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49D2B7" w14:textId="05C99070" w:rsidR="001954D8" w:rsidRPr="00441F84" w:rsidRDefault="00880BF8" w:rsidP="00057075">
      <w:pPr>
        <w:spacing w:after="0" w:line="240" w:lineRule="auto"/>
        <w:jc w:val="center"/>
        <w:rPr>
          <w:rFonts w:ascii="Times New Roman" w:hAnsi="Times New Roman" w:cs="Times New Roman"/>
          <w:b/>
          <w:bCs/>
          <w:sz w:val="28"/>
          <w:szCs w:val="28"/>
          <w:lang w:val="en-US"/>
        </w:rPr>
      </w:pPr>
      <w:r w:rsidRPr="00441F84">
        <w:rPr>
          <w:rFonts w:ascii="Times New Roman" w:hAnsi="Times New Roman" w:cs="Times New Roman"/>
          <w:b/>
          <w:bCs/>
          <w:sz w:val="28"/>
          <w:szCs w:val="28"/>
          <w:lang w:val="en-US"/>
        </w:rPr>
        <w:t xml:space="preserve">Analisis Faktor-Faktor Yang Mempengaruhi Tingkat Pengangguran Dan Inflasi </w:t>
      </w:r>
      <w:r>
        <w:rPr>
          <w:rFonts w:ascii="Times New Roman" w:hAnsi="Times New Roman" w:cs="Times New Roman"/>
          <w:b/>
          <w:bCs/>
          <w:sz w:val="28"/>
          <w:szCs w:val="28"/>
          <w:lang w:val="en-US"/>
        </w:rPr>
        <w:t>d</w:t>
      </w:r>
      <w:r w:rsidRPr="00441F84">
        <w:rPr>
          <w:rFonts w:ascii="Times New Roman" w:hAnsi="Times New Roman" w:cs="Times New Roman"/>
          <w:b/>
          <w:bCs/>
          <w:sz w:val="28"/>
          <w:szCs w:val="28"/>
          <w:lang w:val="en-US"/>
        </w:rPr>
        <w:t>i Kabupaten Gorontalo</w:t>
      </w:r>
    </w:p>
    <w:p w14:paraId="2608DCA4" w14:textId="77777777" w:rsidR="00BB77EA" w:rsidRPr="008974DA" w:rsidRDefault="00BB77EA" w:rsidP="00057075">
      <w:pPr>
        <w:spacing w:after="0" w:line="240" w:lineRule="auto"/>
        <w:jc w:val="center"/>
        <w:rPr>
          <w:rFonts w:ascii="Times New Roman" w:eastAsia="Times New Roman" w:hAnsi="Times New Roman" w:cs="Times New Roman"/>
          <w:sz w:val="24"/>
          <w:szCs w:val="24"/>
        </w:rPr>
      </w:pPr>
    </w:p>
    <w:p w14:paraId="3D0551DA" w14:textId="6EAF8BB5" w:rsidR="00BB77EA" w:rsidRPr="008974DA" w:rsidRDefault="001954D8" w:rsidP="00057075">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uhammad Hamzah Anas</w:t>
      </w:r>
    </w:p>
    <w:p w14:paraId="114E4C24" w14:textId="77777777" w:rsidR="00057075" w:rsidRPr="008974DA" w:rsidRDefault="00057075" w:rsidP="00057075">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IAIN Sultan Amai Gorontalo</w:t>
      </w:r>
    </w:p>
    <w:p w14:paraId="7E18F9ED" w14:textId="77777777" w:rsidR="005D6029" w:rsidRPr="008974DA" w:rsidRDefault="005D6029" w:rsidP="00057075">
      <w:pPr>
        <w:spacing w:after="0" w:line="240" w:lineRule="auto"/>
        <w:jc w:val="center"/>
        <w:rPr>
          <w:rFonts w:ascii="Times New Roman" w:eastAsia="Times New Roman" w:hAnsi="Times New Roman" w:cs="Times New Roman"/>
          <w:sz w:val="24"/>
          <w:szCs w:val="24"/>
          <w:lang w:val="en-US"/>
        </w:rPr>
      </w:pPr>
    </w:p>
    <w:p w14:paraId="1F38EE37" w14:textId="168026D0" w:rsidR="00BB77EA" w:rsidRPr="008974DA" w:rsidRDefault="001954D8" w:rsidP="00057075">
      <w:pPr>
        <w:tabs>
          <w:tab w:val="center" w:pos="4252"/>
          <w:tab w:val="left" w:pos="5916"/>
        </w:tabs>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ki Handayani</w:t>
      </w:r>
    </w:p>
    <w:p w14:paraId="53E7C275" w14:textId="77777777" w:rsidR="00057075" w:rsidRPr="008974DA" w:rsidRDefault="00057075" w:rsidP="00057075">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IAIN Sultan Amai Gorontalo</w:t>
      </w:r>
    </w:p>
    <w:p w14:paraId="2A5ECB63" w14:textId="77777777" w:rsidR="00A244EC" w:rsidRPr="008974DA" w:rsidRDefault="00A244EC" w:rsidP="00057075">
      <w:pPr>
        <w:spacing w:after="0" w:line="240" w:lineRule="auto"/>
        <w:jc w:val="center"/>
        <w:rPr>
          <w:rFonts w:ascii="Times New Roman" w:eastAsia="Times New Roman" w:hAnsi="Times New Roman" w:cs="Times New Roman"/>
          <w:sz w:val="24"/>
          <w:szCs w:val="24"/>
        </w:rPr>
      </w:pPr>
    </w:p>
    <w:p w14:paraId="11AD4DFD" w14:textId="4B3EC44F" w:rsidR="00BB77EA" w:rsidRPr="008974DA" w:rsidRDefault="001954D8" w:rsidP="00057075">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riwahyuni Lamalai</w:t>
      </w:r>
    </w:p>
    <w:p w14:paraId="501ECE34" w14:textId="77777777" w:rsidR="00057075" w:rsidRPr="008974DA" w:rsidRDefault="00057075" w:rsidP="00057075">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IAIN Sultan Amai Gorontalo</w:t>
      </w:r>
    </w:p>
    <w:p w14:paraId="6B76939F" w14:textId="77777777" w:rsidR="001954D8" w:rsidRDefault="001954D8" w:rsidP="00057075">
      <w:pPr>
        <w:spacing w:after="0" w:line="240" w:lineRule="auto"/>
        <w:jc w:val="center"/>
        <w:rPr>
          <w:rFonts w:ascii="Times New Roman" w:eastAsia="Times New Roman" w:hAnsi="Times New Roman" w:cs="Times New Roman"/>
          <w:sz w:val="24"/>
          <w:szCs w:val="24"/>
        </w:rPr>
      </w:pPr>
    </w:p>
    <w:p w14:paraId="0545D5C3" w14:textId="3E866B87" w:rsidR="001954D8" w:rsidRPr="001954D8" w:rsidRDefault="001954D8" w:rsidP="00057075">
      <w:pPr>
        <w:spacing w:after="0" w:line="240" w:lineRule="auto"/>
        <w:jc w:val="center"/>
        <w:rPr>
          <w:rFonts w:ascii="Times New Roman" w:eastAsia="Times New Roman" w:hAnsi="Times New Roman" w:cs="Times New Roman"/>
          <w:b/>
          <w:bCs/>
          <w:sz w:val="24"/>
          <w:szCs w:val="24"/>
        </w:rPr>
      </w:pPr>
      <w:r w:rsidRPr="001954D8">
        <w:rPr>
          <w:rFonts w:ascii="Times New Roman" w:eastAsia="Times New Roman" w:hAnsi="Times New Roman" w:cs="Times New Roman"/>
          <w:b/>
          <w:bCs/>
          <w:sz w:val="24"/>
          <w:szCs w:val="24"/>
        </w:rPr>
        <w:t>Muhammad Ersa Ayub Pakaya</w:t>
      </w:r>
    </w:p>
    <w:p w14:paraId="425D0EB0" w14:textId="77777777" w:rsidR="00057075" w:rsidRPr="008974DA" w:rsidRDefault="00057075" w:rsidP="00057075">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IAIN Sultan Amai Gorontalo</w:t>
      </w:r>
    </w:p>
    <w:p w14:paraId="5DB78F95" w14:textId="77777777" w:rsidR="001954D8" w:rsidRDefault="001954D8" w:rsidP="00057075">
      <w:pPr>
        <w:spacing w:after="0" w:line="240" w:lineRule="auto"/>
        <w:jc w:val="center"/>
        <w:rPr>
          <w:rFonts w:ascii="Times New Roman" w:eastAsia="Times New Roman" w:hAnsi="Times New Roman" w:cs="Times New Roman"/>
          <w:b/>
          <w:color w:val="2F5496"/>
          <w:sz w:val="24"/>
          <w:szCs w:val="24"/>
        </w:rPr>
      </w:pPr>
    </w:p>
    <w:p w14:paraId="48AF13B5" w14:textId="7F93D8CC" w:rsidR="00057075" w:rsidRDefault="00737C26" w:rsidP="00057075">
      <w:pPr>
        <w:spacing w:after="0" w:line="240" w:lineRule="auto"/>
        <w:jc w:val="center"/>
        <w:rPr>
          <w:rFonts w:ascii="Times New Roman" w:eastAsia="Times New Roman" w:hAnsi="Times New Roman" w:cs="Times New Roman"/>
          <w:sz w:val="24"/>
          <w:szCs w:val="24"/>
          <w:lang w:val="en-US"/>
        </w:rPr>
      </w:pPr>
      <w:r w:rsidRPr="008974DA">
        <w:rPr>
          <w:rFonts w:ascii="Times New Roman" w:eastAsia="Times New Roman" w:hAnsi="Times New Roman" w:cs="Times New Roman"/>
          <w:sz w:val="24"/>
          <w:szCs w:val="24"/>
          <w:lang w:val="en-US"/>
        </w:rPr>
        <w:t xml:space="preserve">Alamat: </w:t>
      </w:r>
      <w:r w:rsidR="00057075" w:rsidRPr="00057075">
        <w:rPr>
          <w:rFonts w:ascii="Times New Roman" w:eastAsia="Times New Roman" w:hAnsi="Times New Roman" w:cs="Times New Roman"/>
          <w:sz w:val="24"/>
          <w:szCs w:val="24"/>
          <w:lang w:val="en-US"/>
        </w:rPr>
        <w:t>Jl. Gelatik, Heledulaa, Kec. Kota Tim., Kota Gorontalo, Gorontalo 96135</w:t>
      </w:r>
    </w:p>
    <w:p w14:paraId="10102B43" w14:textId="77D1DA42" w:rsidR="00BB77EA" w:rsidRDefault="00390012" w:rsidP="00057075">
      <w:pPr>
        <w:spacing w:after="0" w:line="240" w:lineRule="auto"/>
        <w:jc w:val="center"/>
        <w:rPr>
          <w:rFonts w:ascii="Times New Roman" w:eastAsia="Times New Roman" w:hAnsi="Times New Roman" w:cs="Times New Roman"/>
          <w:i/>
          <w:sz w:val="20"/>
          <w:szCs w:val="20"/>
        </w:rPr>
      </w:pPr>
      <w:r w:rsidRPr="00057075">
        <w:rPr>
          <w:rFonts w:ascii="Times New Roman" w:eastAsia="Times New Roman" w:hAnsi="Times New Roman" w:cs="Times New Roman"/>
          <w:i/>
          <w:sz w:val="20"/>
          <w:szCs w:val="20"/>
        </w:rPr>
        <w:t xml:space="preserve">Korespondensi penulis: </w:t>
      </w:r>
      <w:hyperlink r:id="rId9" w:history="1">
        <w:r w:rsidR="00057075" w:rsidRPr="00057075">
          <w:rPr>
            <w:rStyle w:val="Hyperlink"/>
            <w:rFonts w:ascii="Times New Roman" w:eastAsia="Times New Roman" w:hAnsi="Times New Roman" w:cs="Times New Roman"/>
            <w:i/>
            <w:sz w:val="20"/>
            <w:szCs w:val="20"/>
          </w:rPr>
          <w:t>hamzahanas250701@gmail.com</w:t>
        </w:r>
      </w:hyperlink>
    </w:p>
    <w:p w14:paraId="76B6FE6B" w14:textId="77777777" w:rsidR="00057075" w:rsidRPr="00057075" w:rsidRDefault="00057075" w:rsidP="00057075">
      <w:pPr>
        <w:spacing w:after="0" w:line="240" w:lineRule="auto"/>
        <w:jc w:val="center"/>
        <w:rPr>
          <w:rFonts w:ascii="Times New Roman" w:eastAsia="Times New Roman" w:hAnsi="Times New Roman" w:cs="Times New Roman"/>
          <w:i/>
          <w:sz w:val="20"/>
          <w:szCs w:val="20"/>
        </w:rPr>
      </w:pPr>
    </w:p>
    <w:p w14:paraId="41D48939" w14:textId="77777777" w:rsidR="00057075" w:rsidRDefault="00390012" w:rsidP="00057075">
      <w:pPr>
        <w:spacing w:after="0" w:line="240" w:lineRule="auto"/>
        <w:jc w:val="both"/>
        <w:rPr>
          <w:rFonts w:ascii="Times New Roman" w:eastAsia="Times New Roman" w:hAnsi="Times New Roman" w:cs="Times New Roman"/>
          <w:i/>
          <w:iCs/>
          <w:sz w:val="20"/>
          <w:szCs w:val="20"/>
          <w:lang w:eastAsia="id-ID"/>
        </w:rPr>
      </w:pPr>
      <w:r w:rsidRPr="007A4195">
        <w:rPr>
          <w:rFonts w:ascii="Times New Roman" w:eastAsia="Times New Roman" w:hAnsi="Times New Roman" w:cs="Times New Roman"/>
          <w:b/>
          <w:i/>
          <w:sz w:val="20"/>
          <w:szCs w:val="20"/>
        </w:rPr>
        <w:t>Abstract</w:t>
      </w:r>
      <w:r w:rsidRPr="007A4195">
        <w:rPr>
          <w:rFonts w:ascii="Times New Roman" w:eastAsia="Times New Roman" w:hAnsi="Times New Roman" w:cs="Times New Roman"/>
          <w:i/>
          <w:sz w:val="20"/>
          <w:szCs w:val="20"/>
        </w:rPr>
        <w:t xml:space="preserve">. </w:t>
      </w:r>
      <w:r w:rsidR="001954D8" w:rsidRPr="00441F84">
        <w:rPr>
          <w:rFonts w:ascii="Times New Roman" w:eastAsia="Times New Roman" w:hAnsi="Times New Roman" w:cs="Times New Roman"/>
          <w:i/>
          <w:iCs/>
          <w:sz w:val="20"/>
          <w:szCs w:val="20"/>
          <w:lang w:eastAsia="id-ID"/>
        </w:rPr>
        <w:t>Unemployment and inflation are two main issues that affect economic and social stability in Gorontalo Regency. This study aims to analyze the factors that influence unemployment and inflation rates in the region. Qualitative research methods were used by conducting in-depth interviews with various stakeholders, including workers, entrepreneurs and district governments. The results of the analysis show that factors such as lack of workforce skills, lack of available jobs, rising production costs, and fluctuations in commodity prices contribute to high levels of unemployment and inflation. Evaluation of the limitations of previous studies reveals that the lack of in-depth analysis of the factors underlying these two issues is one of the main weaknesses. Based on the research results, it is recommended that local governments adopt a holistic and integrated approach in overcoming these two problems, by strengthening cross-sector collaboration and implementing effective policies in controlling inflation and increasing employment opportunities. Further research needs to be conducted to evaluate the impact of implementing the proposed policies over a longer period.</w:t>
      </w:r>
    </w:p>
    <w:p w14:paraId="58964091" w14:textId="6A8D17BC" w:rsidR="00BB77EA" w:rsidRDefault="00390012" w:rsidP="00057075">
      <w:pPr>
        <w:spacing w:after="0" w:line="240" w:lineRule="auto"/>
        <w:jc w:val="both"/>
        <w:rPr>
          <w:rFonts w:ascii="Times New Roman" w:eastAsia="Times New Roman" w:hAnsi="Times New Roman" w:cs="Times New Roman"/>
          <w:i/>
          <w:iCs/>
          <w:sz w:val="20"/>
          <w:szCs w:val="20"/>
          <w:lang w:eastAsia="id-ID"/>
        </w:rPr>
      </w:pPr>
      <w:r w:rsidRPr="007A4195">
        <w:rPr>
          <w:rFonts w:ascii="Times New Roman" w:eastAsia="Times New Roman" w:hAnsi="Times New Roman" w:cs="Times New Roman"/>
          <w:b/>
          <w:i/>
          <w:sz w:val="20"/>
          <w:szCs w:val="20"/>
        </w:rPr>
        <w:t>Keywords</w:t>
      </w:r>
      <w:r w:rsidRPr="007A4195">
        <w:rPr>
          <w:rFonts w:ascii="Times New Roman" w:eastAsia="Times New Roman" w:hAnsi="Times New Roman" w:cs="Times New Roman"/>
          <w:i/>
          <w:sz w:val="20"/>
          <w:szCs w:val="20"/>
        </w:rPr>
        <w:t xml:space="preserve">: </w:t>
      </w:r>
      <w:r w:rsidR="001954D8" w:rsidRPr="00441F84">
        <w:rPr>
          <w:rFonts w:ascii="Times New Roman" w:eastAsia="Times New Roman" w:hAnsi="Times New Roman" w:cs="Times New Roman"/>
          <w:i/>
          <w:iCs/>
          <w:sz w:val="20"/>
          <w:szCs w:val="20"/>
          <w:lang w:eastAsia="id-ID"/>
        </w:rPr>
        <w:t>Unemployment, Inflation, Economic Policy</w:t>
      </w:r>
    </w:p>
    <w:p w14:paraId="792D1099" w14:textId="77777777" w:rsidR="001954D8" w:rsidRPr="007A4195" w:rsidRDefault="001954D8" w:rsidP="00057075">
      <w:pPr>
        <w:spacing w:after="0" w:line="240" w:lineRule="auto"/>
        <w:jc w:val="both"/>
        <w:rPr>
          <w:rFonts w:ascii="Times New Roman" w:eastAsia="Times New Roman" w:hAnsi="Times New Roman" w:cs="Times New Roman"/>
          <w:sz w:val="20"/>
          <w:szCs w:val="20"/>
        </w:rPr>
      </w:pPr>
    </w:p>
    <w:p w14:paraId="254345E2" w14:textId="77777777" w:rsidR="001954D8" w:rsidRPr="00441F84" w:rsidRDefault="00390012" w:rsidP="00057075">
      <w:pPr>
        <w:spacing w:after="0" w:line="240" w:lineRule="auto"/>
        <w:jc w:val="both"/>
        <w:rPr>
          <w:rFonts w:ascii="Times New Roman" w:hAnsi="Times New Roman" w:cs="Times New Roman"/>
          <w:sz w:val="20"/>
          <w:szCs w:val="20"/>
        </w:rPr>
      </w:pPr>
      <w:r w:rsidRPr="007A4195">
        <w:rPr>
          <w:rFonts w:ascii="Times New Roman" w:eastAsia="Times New Roman" w:hAnsi="Times New Roman" w:cs="Times New Roman"/>
          <w:b/>
          <w:sz w:val="20"/>
          <w:szCs w:val="20"/>
        </w:rPr>
        <w:t>Abstrak</w:t>
      </w:r>
      <w:r w:rsidRPr="007A4195">
        <w:rPr>
          <w:rFonts w:ascii="Times New Roman" w:eastAsia="Times New Roman" w:hAnsi="Times New Roman" w:cs="Times New Roman"/>
          <w:sz w:val="20"/>
          <w:szCs w:val="20"/>
        </w:rPr>
        <w:t xml:space="preserve">. </w:t>
      </w:r>
      <w:r w:rsidR="001954D8" w:rsidRPr="00441F84">
        <w:rPr>
          <w:rFonts w:ascii="Times New Roman" w:hAnsi="Times New Roman" w:cs="Times New Roman"/>
          <w:sz w:val="20"/>
          <w:szCs w:val="20"/>
        </w:rPr>
        <w:t>Pengangguran dan inflasi merupakan dua isu utama yang mempengaruhi stabilitas ekonomi dan sosial di Kabupaten Gorontalo. Studi ini bertujuan untuk menganalisis faktor-faktor yang mempengaruhi tingkat pengangguran dan inflasi di wilayah tersebut. Metode penelitian kualitatif digunakan dengan melakukan wawancara mendalam terhadap berbagai pemangku kepentingan, termasuk pekerja, pengusaha, dan pemerintah kabupaten. Hasil analisis menunjukkan bahwa faktor-faktor seperti kurangnya keterampilan tenaga kerja, kurangnya lapangan kerja yang tersedia, kenaikan biaya produksi, dan fluktuasi harga komoditas berkontribusi terhadap tingginya tingkat pengangguran dan inflasi. Evaluasi terhadap keterbatasan studi terdahulu mengungkapkan bahwa kurangnya analisis mendalam tentang faktor-faktor yang mendasari kedua isu tersebut menjadi salah satu kelemahan utama. Berdasarkan hasil penelitian, disarankan agar pemerintah daerah mengadopsi pendekatan holistik dan terintegrasi dalam mengatasi kedua masalah ini, dengan memperkuat kerjasama lintas sektor dan menerapkan kebijakan yang efektif dalam mengendalikan inflasi dan meningkatkan kesempatan kerja. Penelitian lebih lanjut perlu dilakukan untuk mengevaluasi dampak dari implementasi kebijakan-kebijakan yang diusulkan dalam jangka waktu yang lebih panjang.</w:t>
      </w:r>
    </w:p>
    <w:p w14:paraId="078048C8" w14:textId="77777777" w:rsidR="001954D8" w:rsidRPr="00441F84" w:rsidRDefault="00390012" w:rsidP="00057075">
      <w:pPr>
        <w:spacing w:after="0" w:line="240" w:lineRule="auto"/>
        <w:jc w:val="both"/>
        <w:rPr>
          <w:rFonts w:ascii="Times New Roman" w:hAnsi="Times New Roman" w:cs="Times New Roman"/>
          <w:i/>
          <w:iCs/>
          <w:sz w:val="20"/>
          <w:szCs w:val="20"/>
        </w:rPr>
      </w:pPr>
      <w:r w:rsidRPr="007A4195">
        <w:rPr>
          <w:rFonts w:ascii="Times New Roman" w:eastAsia="Times New Roman" w:hAnsi="Times New Roman" w:cs="Times New Roman"/>
          <w:b/>
          <w:sz w:val="20"/>
          <w:szCs w:val="20"/>
        </w:rPr>
        <w:t>Kata kunci</w:t>
      </w:r>
      <w:r w:rsidRPr="007A4195">
        <w:rPr>
          <w:rFonts w:ascii="Times New Roman" w:eastAsia="Times New Roman" w:hAnsi="Times New Roman" w:cs="Times New Roman"/>
          <w:sz w:val="20"/>
          <w:szCs w:val="20"/>
        </w:rPr>
        <w:t xml:space="preserve">: </w:t>
      </w:r>
      <w:r w:rsidR="001954D8" w:rsidRPr="00441F84">
        <w:rPr>
          <w:rFonts w:ascii="Times New Roman" w:hAnsi="Times New Roman" w:cs="Times New Roman"/>
          <w:i/>
          <w:iCs/>
          <w:sz w:val="20"/>
          <w:szCs w:val="20"/>
        </w:rPr>
        <w:t>Pengangguran, Inflasi, Kebijakan Ekonomi</w:t>
      </w:r>
    </w:p>
    <w:p w14:paraId="15593241" w14:textId="77777777" w:rsidR="00057075" w:rsidRDefault="00057075">
      <w:pPr>
        <w:spacing w:before="120" w:after="0" w:line="360" w:lineRule="auto"/>
        <w:ind w:right="284"/>
        <w:rPr>
          <w:rFonts w:ascii="Times New Roman" w:eastAsia="Times New Roman" w:hAnsi="Times New Roman" w:cs="Times New Roman"/>
          <w:b/>
          <w:sz w:val="24"/>
          <w:szCs w:val="24"/>
        </w:rPr>
      </w:pPr>
    </w:p>
    <w:p w14:paraId="01DA2EF4" w14:textId="654B506C" w:rsidR="00BB77EA" w:rsidRPr="008974DA" w:rsidRDefault="00390012">
      <w:pPr>
        <w:spacing w:before="120" w:after="0" w:line="360" w:lineRule="auto"/>
        <w:ind w:right="284"/>
        <w:rPr>
          <w:rFonts w:ascii="Times New Roman" w:eastAsia="Times New Roman" w:hAnsi="Times New Roman" w:cs="Times New Roman"/>
          <w:b/>
          <w:sz w:val="24"/>
          <w:szCs w:val="24"/>
        </w:rPr>
      </w:pPr>
      <w:r w:rsidRPr="008974DA">
        <w:rPr>
          <w:rFonts w:ascii="Times New Roman" w:eastAsia="Times New Roman" w:hAnsi="Times New Roman" w:cs="Times New Roman"/>
          <w:b/>
          <w:sz w:val="24"/>
          <w:szCs w:val="24"/>
        </w:rPr>
        <w:t>LATAR BELAKANG</w:t>
      </w:r>
    </w:p>
    <w:p w14:paraId="0E3889B1" w14:textId="77777777" w:rsidR="001954D8" w:rsidRDefault="001954D8" w:rsidP="001954D8">
      <w:pPr>
        <w:pStyle w:val="NormalWeb"/>
        <w:spacing w:line="360" w:lineRule="auto"/>
        <w:ind w:firstLine="720"/>
        <w:jc w:val="both"/>
      </w:pPr>
      <w:r>
        <w:t xml:space="preserve">Pengangguran dan inflasi adalah dua fenomena ekonomi yang sering kali saling berkaitan dan berdampak signifikan terhadap stabilitas sosial dan ekonomi suatu wilayah. Di Kabupaten Gorontalo, dua isu ini menjadi perhatian utama bagi pemerintah daerah dan </w:t>
      </w:r>
      <w:r>
        <w:lastRenderedPageBreak/>
        <w:t>masyarakat. Pengangguran yang tinggi dapat menyebabkan berbagai masalah sosial, seperti kemiskinan, kriminalitas, dan ketidakstabilan politik. Sementara itu, inflasi yang tidak terkendali dapat mengurangi daya beli masyarakat, meningkatkan kemiskinan, dan memperburuk ketimpangan ekonomi. Oleh karena itu, pemahaman yang mendalam mengenai faktor-faktor yang mempengaruhi pengangguran dan inflasi sangat penting untuk merumuskan kebijakan yang efektif. Pertumbuhan ekonomi yang dinamis di Kabupaten Gorontalo menuntut adanya strategi yang tepat dalam mengelola pengangguran dan inflasi. Dalam hal ini, pertumbuhan ekonomi bukan hanya tentang peningkatan produk domestik bruto (PDB) semata, tetapi juga tentang bagaimana pertumbuhan tersebut dapat menciptakan lapangan kerja yang layak dan stabil serta menjaga stabilitas harga. Sebagai wilayah yang sedang berkembang, Kabupaten Gorontalo menghadapi tantangan dalam memastikan bahwa pertumbuhan ekonominya inklusif dan berkelanjutan.</w:t>
      </w:r>
    </w:p>
    <w:p w14:paraId="2A07043F" w14:textId="31C06A27" w:rsidR="001954D8" w:rsidRDefault="001954D8" w:rsidP="001954D8">
      <w:pPr>
        <w:pStyle w:val="NormalWeb"/>
        <w:spacing w:line="360" w:lineRule="auto"/>
        <w:ind w:firstLine="720"/>
        <w:jc w:val="both"/>
      </w:pPr>
      <w:r>
        <w:t>Menurut Sukirno (2008: 13), pengangguran adalah individu yang termasuk dalam angkatan kerja dan secara aktif mencari pekerjaan dengan tingkat upah tertentu, namun belum berhasil mendapatkan pekerjaan yang diinginkan. Sejalan dengan pendapat tersebut, Murni (2006: 197) menyatakan bahwa pengangguran adalah orang-orang yang berada dalam usia angkatan kerja dan sedang mencari pekerjaan. Menurut Sukirno (2001: 15), inflasi adalah proses peningkatan harga-harga dalam suatu perekonomian. Dengan demikian, dapat disimpulkan bahwa inflasi adalah proses kenaikan harga yang berpengaruh dalam perekonomian.</w:t>
      </w:r>
      <w:r w:rsidR="005916A4">
        <w:rPr>
          <w:rStyle w:val="FootnoteReference"/>
        </w:rPr>
        <w:fldChar w:fldCharType="begin" w:fldLock="1"/>
      </w:r>
      <w:r w:rsidR="005916A4">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Pengaruh Pengangguran Dan Iflansi Terhadap Pertumbuhan Ekonomi","type":"article-journal","volume":"5"},"uris":["http://www.mendeley.com/documents/?uuid=ca071698-5347-4312-8bd8-6790a50d5ab5"]}],"mendeley":{"formattedCitation":"(Suparyanto dan Rosad (2015, 2020)","plainTextFormattedCitation":"(Suparyanto dan Rosad (2015, 2020)","previouslyFormattedCitation":"Suparyanto dan Rosad (2015, ‘Pengaruh Pengangguran Dan Iflansi Terhadap Pertumbuhan Ekonomi’, &lt;i&gt;Suparyanto Dan Rosad (2015&lt;/i&gt;, 5.3 (2020), 248–53."},"properties":{"noteIndex":0},"schema":"https://github.com/citation-style-language/schema/raw/master/csl-citation.json"}</w:instrText>
      </w:r>
      <w:r w:rsidR="005916A4">
        <w:rPr>
          <w:rStyle w:val="FootnoteReference"/>
        </w:rPr>
        <w:fldChar w:fldCharType="separate"/>
      </w:r>
      <w:r w:rsidR="005916A4" w:rsidRPr="005916A4">
        <w:rPr>
          <w:bCs/>
          <w:noProof/>
          <w:lang w:val="en-US"/>
        </w:rPr>
        <w:t>(Suparyanto dan Rosad (2015, 2020)</w:t>
      </w:r>
      <w:r w:rsidR="005916A4">
        <w:rPr>
          <w:rStyle w:val="FootnoteReference"/>
        </w:rPr>
        <w:fldChar w:fldCharType="end"/>
      </w:r>
      <w:r w:rsidRPr="00E6661D">
        <w:t xml:space="preserve"> </w:t>
      </w:r>
      <w:r>
        <w:t>Stabilitas perekonomian nasional akan terancam oleh tingginya angka pengangguran. Akibatnya, setiap negara berusaha untuk menurunkan tingkat pengangguran pada tingkat yang adil. Masalah pengangguran di pasar tenaga kerja, yang juga terkait dengan keseimbangan tingkat upah-tenaga kerja, diperiksa dalam teori ekonomi makro (Adha, 2020).</w:t>
      </w:r>
      <w:r w:rsidR="005916A4">
        <w:rPr>
          <w:rStyle w:val="FootnoteReference"/>
        </w:rPr>
        <w:fldChar w:fldCharType="begin" w:fldLock="1"/>
      </w:r>
      <w:r w:rsidR="005916A4">
        <w:instrText>ADDIN CSL_CITATION {"citationItems":[{"id":"ITEM-1","itemData":{"DOI":"10.36985/ekuilnomi.v4i1.336","abstract":"Inflasi merupakan fenomena ekonomi yang sangat di takuti oleh semua negara. Inflasi itu sendiri yaitu kecenderungan dari pertumbuhan-pertumbuhan ekonomi untuk menaik secara umum dan terus-menerus. Tujuan dari penelitian ini adalah untuk menganalisis pengaruh inflasi dan pertumbuhan ekonomi terhadap pengangguran di Provinsi Sumatera Utara. Dalam penelitian ini, desain penelitian menggunakan pendekatan empiris dengan metode kuantitatif, dimana populasi adalah seluruh data time series tentang inflasi, pertumbuhan ekonomi, dan pengangguran di Provinsi Sumatera Utara dalam rutun waktu 2006 – 2020. Teknik analisis menggunakan regresi liniear berganda OLS. Hasil dari penelitian ini adalah inflasi dan pertumbuhan ekonomi berpengaruh positif dan signifikan terhadap pengangguran di Provinsi Sumatera Utara. Koefisien Determinasi (R2) sebesar 0,678 yang artinya variasi penjelas dari variabel inflasi dan pertumbuhan ekonomi terhadap pengangguran sebesar 67,8% sedangkan sisanya (100-67,8%) 32,2% dijelaskan oleh variabel lain yang tidak diteliti dalam penelitian ini","author":[{"dropping-particle":"","family":"Purba","given":"Winra","non-dropping-particle":"","parse-names":false,"suffix":""},{"dropping-particle":"","family":"Nainggolan","given":"Pinondang","non-dropping-particle":"","parse-names":false,"suffix":""},{"dropping-particle":"","family":"Panjaitan","given":"Pawer D","non-dropping-particle":"","parse-names":false,"suffix":""}],"container-title":"Jurnal Ekuilnomi","id":"ITEM-1","issue":"1","issued":{"date-parts":[["2022"]]},"page":"62-74","title":"Analisis Pengaruh Inflasi dan Pertumbuhan Ekonomi Terhadap Pengangguran di Provinsi Sumatera Utara","type":"article-journal","volume":"4"},"uris":["http://www.mendeley.com/documents/?uuid=f1f31ebb-fb2e-4a17-b520-e982c566e54e"]}],"mendeley":{"formattedCitation":"(Purba, Nainggolan, &amp; Panjaitan, 2022)","plainTextFormattedCitation":"(Purba, Nainggolan, &amp; Panjaitan, 2022)","previouslyFormattedCitation":"Winra Purba, Pinondang Nainggolan, and Pawer D Panjaitan, ‘Analisis Pengaruh Inflasi Dan Pertumbuhan Ekonomi Terhadap Pengangguran Di Provinsi Sumatera Utara’, &lt;i&gt;Jurnal Ekuilnomi&lt;/i&gt;, 4.1 (2022), 62–74 &lt;https://doi.org/10.36985/ekuilnomi.v4i1.336&gt;."},"properties":{"noteIndex":0},"schema":"https://github.com/citation-style-language/schema/raw/master/csl-citation.json"}</w:instrText>
      </w:r>
      <w:r w:rsidR="005916A4">
        <w:rPr>
          <w:rStyle w:val="FootnoteReference"/>
        </w:rPr>
        <w:fldChar w:fldCharType="separate"/>
      </w:r>
      <w:r w:rsidR="005916A4" w:rsidRPr="005916A4">
        <w:rPr>
          <w:bCs/>
          <w:noProof/>
          <w:lang w:val="en-US"/>
        </w:rPr>
        <w:t>(Purba, Nainggolan, &amp; Panjaitan, 2022)</w:t>
      </w:r>
      <w:r w:rsidR="005916A4">
        <w:rPr>
          <w:rStyle w:val="FootnoteReference"/>
        </w:rPr>
        <w:fldChar w:fldCharType="end"/>
      </w:r>
      <w:r>
        <w:t xml:space="preserve"> </w:t>
      </w:r>
      <w:r w:rsidRPr="005E7209">
        <w:t>Seseorang atau individu yang menganggur umumnya akan kehilangan sumber pendapatan utamanya. Tanpa pendapatan yang memadai, mereka berisiko terjebak dalam lingkaran ketidaksetaraan pendapatan yang sulit diatasi (Putria et al., 2023). Pengangguran seringkali memiliki dampak yang lebih besar pada kelompok- kelompok yang sudah rentan secara ekonomi (Prasaja, 2013).</w:t>
      </w:r>
      <w:r w:rsidR="005916A4">
        <w:rPr>
          <w:rStyle w:val="FootnoteReference"/>
        </w:rPr>
        <w:fldChar w:fldCharType="begin" w:fldLock="1"/>
      </w:r>
      <w:r w:rsidR="005916A4">
        <w:instrText>ADDIN CSL_CITATION {"citationItems":[{"id":"ITEM-1","itemData":{"DOI":"10.15548/jebi.v8i2.864","ISSN":"2528-4266","abstract":"The goals of this research are to determine how unemployment affects poverty, how population affects poverty, and how both factors together affect the poverty rate in 19 West Sumatra Province districts and cities. The study's methodology in West Sumatra Province employed a quantitative strategy with secondary data. employing a quantitative strategy with panel data regression and E-Views 12 software, utilizing secondary data obtained via BPS. The population has a considerable positive effect on the poverty rate, according to the study's results. Where this effect is seen, H0 is rejected and Ha1 is accepted, with a probability value of 0.000 t-table (5.25&gt;1.98). and H0 is rejected and Ha2 is accepted. The unemployment rate has a negative and negligible impact on the poverty rate, where the probability value is 0.2815&gt;0.05 with the value of t-count &lt; t-table (-1.08 &lt; 1.98). because the population and unemployment variables both significantly affect the poverty rate. In this case, H0 is rejected and Ha3 is accepted when the probability value is 0.000007 from the F-table (13.58&gt;3.10).","author":[{"dropping-particle":"","family":"Hafiz","given":"M","non-dropping-particle":"","parse-names":false,"suffix":""},{"dropping-particle":"","family":"Kurniadi","given":"Anggi Putri","non-dropping-particle":"","parse-names":false,"suffix":""}],"container-title":"JEBI (Jurnal Ekonomi dan Bisnis Islam)","id":"ITEM-1","issue":"2","issued":{"date-parts":[["2024"]]},"title":"Pengaruh Jumlah Penduduk Dan Pengangguran Terhadap Tingkat Kemiskinan Di Sumatera Barat","type":"article-journal","volume":"8"},"uris":["http://www.mendeley.com/documents/?uuid=7659117b-cec6-444f-9577-912b012171d9"]}],"mendeley":{"formattedCitation":"(Hafiz &amp; Kurniadi, 2024)","plainTextFormattedCitation":"(Hafiz &amp; Kurniadi, 2024)","previouslyFormattedCitation":"M Hafiz and Anggi Putri Kurniadi, ‘Pengaruh Jumlah Penduduk Dan Pengangguran Terhadap Tingkat Kemiskinan Di Sumatera Barat’, &lt;i&gt;JEBI (Jurnal Ekonomi Dan Bisnis Islam)&lt;/i&gt;, 8.2 (2024) &lt;https://doi.org/10.15548/jebi.v8i2.864&gt;."},"properties":{"noteIndex":0},"schema":"https://github.com/citation-style-language/schema/raw/master/csl-citation.json"}</w:instrText>
      </w:r>
      <w:r w:rsidR="005916A4">
        <w:rPr>
          <w:rStyle w:val="FootnoteReference"/>
        </w:rPr>
        <w:fldChar w:fldCharType="separate"/>
      </w:r>
      <w:r w:rsidR="005916A4" w:rsidRPr="005916A4">
        <w:rPr>
          <w:bCs/>
          <w:noProof/>
          <w:lang w:val="en-US"/>
        </w:rPr>
        <w:t>(Hafiz &amp; Kurniadi, 2024)</w:t>
      </w:r>
      <w:r w:rsidR="005916A4">
        <w:rPr>
          <w:rStyle w:val="FootnoteReference"/>
        </w:rPr>
        <w:fldChar w:fldCharType="end"/>
      </w:r>
      <w:r>
        <w:t xml:space="preserve"> Menurut Putong (2010), pengangguran adalah orang-orang yang tidak memiliki pekerjaan dan sedang mencari pekerjaan kategori orang yang menganggur biasanya adalah mereka yang tidak memiliki pekerjaan dalam usia kerja dan masa kerja.</w:t>
      </w:r>
      <w:r w:rsidR="005916A4">
        <w:rPr>
          <w:rStyle w:val="FootnoteReference"/>
        </w:rPr>
        <w:fldChar w:fldCharType="begin" w:fldLock="1"/>
      </w:r>
      <w:r w:rsidR="005916A4">
        <w:instrText>ADDIN CSL_CITATION {"citationItems":[{"id":"ITEM-1","itemData":{"abstract":"ΕΙΣ ΤΟΝ ΑΙΩΝΑ","author":[{"dropping-particle":"","family":"c. flores","given":"","non-dropping-particle":"","parse-names":false,"suffix":""}],"container-title":"Αγαη","id":"ITEM-1","issue":"5","issued":{"date-parts":[["2019"]]},"page":"55","title":"No TitleΕΛΕΝΗ","type":"article-journal","volume":"8"},"uris":["http://www.mendeley.com/documents/?uuid=a021fbdb-54d9-4d3d-9b7c-2688740b166b"]}],"mendeley":{"formattedCitation":"(c. flores, 2019)","plainTextFormattedCitation":"(c. flores, 2019)","previouslyFormattedCitation":"c. flores, ‘No TitleΕΛΕΝΗ’, &lt;i&gt;Αγαη&lt;/i&gt;, 8.5 (2019), 55."},"properties":{"noteIndex":0},"schema":"https://github.com/citation-style-language/schema/raw/master/csl-citation.json"}</w:instrText>
      </w:r>
      <w:r w:rsidR="005916A4">
        <w:rPr>
          <w:rStyle w:val="FootnoteReference"/>
        </w:rPr>
        <w:fldChar w:fldCharType="separate"/>
      </w:r>
      <w:r w:rsidR="005916A4" w:rsidRPr="005916A4">
        <w:rPr>
          <w:bCs/>
          <w:noProof/>
          <w:lang w:val="en-US"/>
        </w:rPr>
        <w:t>(c. flores, 2019)</w:t>
      </w:r>
      <w:r w:rsidR="005916A4">
        <w:rPr>
          <w:rStyle w:val="FootnoteReference"/>
        </w:rPr>
        <w:fldChar w:fldCharType="end"/>
      </w:r>
    </w:p>
    <w:p w14:paraId="6A3AC086" w14:textId="2A82DB71" w:rsidR="001954D8" w:rsidRPr="00661A6C" w:rsidRDefault="001954D8" w:rsidP="001954D8">
      <w:pPr>
        <w:spacing w:line="360" w:lineRule="auto"/>
        <w:jc w:val="both"/>
        <w:rPr>
          <w:rFonts w:ascii="Times New Roman" w:hAnsi="Times New Roman" w:cs="Times New Roman"/>
          <w:sz w:val="24"/>
          <w:szCs w:val="24"/>
          <w:lang w:eastAsia="id-ID"/>
        </w:rPr>
      </w:pPr>
      <w:r w:rsidRPr="00661A6C">
        <w:rPr>
          <w:rFonts w:ascii="Times New Roman" w:hAnsi="Times New Roman" w:cs="Times New Roman"/>
          <w:sz w:val="24"/>
          <w:szCs w:val="24"/>
          <w:lang w:eastAsia="id-ID"/>
        </w:rPr>
        <w:lastRenderedPageBreak/>
        <w:t>Teori Ranis dan Fei dikembangkan oleh dua ekonom, Gustav Ranis dan John Fei. Teori ini ditujukan sebagai teori pembangunan bagi negara-negara yang menghadapi masalah kelebihan populasi yang serius, pengangguran yang tinggi, serta keterbatasan sumber daya alam yang tersedia dan dapat dikembangkan (Sadono Sukirno, 2006: 202).</w:t>
      </w:r>
      <w:r>
        <w:rPr>
          <w:rFonts w:ascii="Times New Roman" w:hAnsi="Times New Roman" w:cs="Times New Roman"/>
          <w:sz w:val="24"/>
          <w:szCs w:val="24"/>
          <w:lang w:eastAsia="id-ID"/>
        </w:rPr>
        <w:t xml:space="preserve"> </w:t>
      </w:r>
      <w:r w:rsidRPr="00661A6C">
        <w:rPr>
          <w:rFonts w:ascii="Times New Roman" w:hAnsi="Times New Roman" w:cs="Times New Roman"/>
          <w:sz w:val="24"/>
          <w:szCs w:val="24"/>
        </w:rPr>
        <w:t>Teori Inflasi Keynesian model Menurut pemikiran Keynes, dia mengatakan bahwa inflasi terjadi karena masyarakat ingin hidup di luar batas kemampuan ekonomisnya, sehingga dari keadaan tersebut kemudian nantinya akan menyebabkan permintaan masyarakat terhadap barang-barang akan melebihi jumlah barang-barang yang tersedia, akibatnya akan terjadi inflationary gap. Keadaan Keterbatasan jumlah persediaan barang ini terjadi karena dalam jangka pendek kapasitas produksi tidak dapat dikembangkan untuk mengimbangi kenaikan permintaan, Dengan kata lain, dalam jangka pendek kapasitas produksi tidak mengalami peningkatan secepat kenaikan permintaan yang terjadi. (Adwin S. Admaja, 1999).</w:t>
      </w:r>
      <w:r w:rsidR="005916A4">
        <w:rPr>
          <w:rStyle w:val="FootnoteReference"/>
          <w:rFonts w:ascii="Times New Roman" w:hAnsi="Times New Roman" w:cs="Times New Roman"/>
          <w:sz w:val="24"/>
          <w:szCs w:val="24"/>
        </w:rPr>
        <w:fldChar w:fldCharType="begin" w:fldLock="1"/>
      </w:r>
      <w:r w:rsidR="005916A4">
        <w:rPr>
          <w:rFonts w:ascii="Times New Roman" w:hAnsi="Times New Roman" w:cs="Times New Roman"/>
          <w:sz w:val="24"/>
          <w:szCs w:val="24"/>
        </w:rPr>
        <w:instrText>ADDIN CSL_CITATION {"citationItems":[{"id":"ITEM-1","itemData":{"DOI":"10.21009/econosains.0102.02","abstract":"his study aims to determine the effect of education, unemployment and inflation on the level of poverty in Eastern Indonesia (KTI) in the period 2001-2010 . This study uses a sampling techniques to sample the three provinces in Eastern  Indonesia,  the  East  Nusa  Tenggara,  South  Sulawesi  and  Papua.  The data  used  are  secondary  data  is  supported  by  the  data  panel,  the  combined time series and cross section data. The analysis shows that the unemployment variable  does  not  affect  the  level  of  poverty  in  Eastern  Indonesia.  While  the other  two  variables,  namely  education  and  inflation  have  a  significant  effect with  95%  confidence  level  of  the  poverty  level.  Based  on  F  test  statistic, showed all the independent variables (education, unemployment and inflation) simultaneously  had  no  significant  effect  on  the  level  of  poverty  in  Eastern Indonesia at 95% confidence level.","author":[{"dropping-particle":"","family":"Amalia","given":"Fitri","non-dropping-particle":"","parse-names":false,"suffix":""}],"container-title":"Econosains Jurnal Online Ekonomi dan Pendidikan","id":"ITEM-1","issue":"2","issued":{"date-parts":[["2012"]]},"page":"158-169","title":"Pengaruh Pendidikan, Pengangguran Dan Inflasi Terhadap Tingkat Kemiskinan Di Kawasan Timur Indonesia (Kti) Periode 2001-2010","type":"article-journal","volume":"10"},"uris":["http://www.mendeley.com/documents/?uuid=6ed37e2c-bc8e-45b8-a16c-4b54c492c80d"]}],"mendeley":{"formattedCitation":"(Amalia, 2012)","plainTextFormattedCitation":"(Amalia, 2012)","previouslyFormattedCitation":"Fitri Amalia, ‘Pengaruh Pendidikan, Pengangguran Dan Inflasi Terhadap Tingkat Kemiskinan Di Kawasan Timur Indonesia (Kti) Periode 2001-2010’, &lt;i&gt;Econosains Jurnal Online Ekonomi Dan Pendidikan&lt;/i&gt;, 10.2 (2012), 158–69 &lt;https://doi.org/10.21009/econosains.0102.02&gt;."},"properties":{"noteIndex":0},"schema":"https://github.com/citation-style-language/schema/raw/master/csl-citation.json"}</w:instrText>
      </w:r>
      <w:r w:rsidR="005916A4">
        <w:rPr>
          <w:rStyle w:val="FootnoteReference"/>
          <w:rFonts w:ascii="Times New Roman" w:hAnsi="Times New Roman" w:cs="Times New Roman"/>
          <w:sz w:val="24"/>
          <w:szCs w:val="24"/>
        </w:rPr>
        <w:fldChar w:fldCharType="separate"/>
      </w:r>
      <w:r w:rsidR="005916A4" w:rsidRPr="005916A4">
        <w:rPr>
          <w:rFonts w:ascii="Times New Roman" w:hAnsi="Times New Roman" w:cs="Times New Roman"/>
          <w:bCs/>
          <w:noProof/>
          <w:sz w:val="24"/>
          <w:szCs w:val="24"/>
          <w:lang w:val="en-US"/>
        </w:rPr>
        <w:t>(Amalia, 2012)</w:t>
      </w:r>
      <w:r w:rsidR="005916A4">
        <w:rPr>
          <w:rStyle w:val="FootnoteReference"/>
          <w:rFonts w:ascii="Times New Roman" w:hAnsi="Times New Roman" w:cs="Times New Roman"/>
          <w:sz w:val="24"/>
          <w:szCs w:val="24"/>
        </w:rPr>
        <w:fldChar w:fldCharType="end"/>
      </w:r>
      <w:r w:rsidRPr="00661A6C">
        <w:rPr>
          <w:rFonts w:ascii="Times New Roman" w:hAnsi="Times New Roman" w:cs="Times New Roman"/>
          <w:sz w:val="24"/>
          <w:szCs w:val="24"/>
          <w:lang w:eastAsia="id-ID"/>
        </w:rPr>
        <w:t xml:space="preserve"> </w:t>
      </w:r>
      <w:r w:rsidRPr="00FB6DFE">
        <w:rPr>
          <w:rFonts w:ascii="Times New Roman" w:hAnsi="Times New Roman" w:cs="Times New Roman"/>
          <w:sz w:val="24"/>
          <w:szCs w:val="24"/>
          <w:lang w:eastAsia="id-ID"/>
        </w:rPr>
        <w:t>Inflasi dan tingkat pengangguran adalah dua indikator yang mencerminkan kinerja ekonomi suatu negara. Hubungan antara kedua variabel ini merupakan topik ekonomi makro yang sering dibahas dalam praktik ekonomi. Selama beberapa dekade terakhir, banyak penelitian yang dilakukan untuk menganalisis hubungan antara inflasi dan tingkat pengangguran, baik dari segi teori maupun praktik. Relevansi hubungan antara inflasi dan tingkat pengangguran juga mempengaruhi kebijakan ekonomi di setiap negara untuk mencapai kondisi ekonomi yang lebih baik</w:t>
      </w:r>
      <w:r w:rsidRPr="00FB6DFE">
        <w:rPr>
          <w:rFonts w:ascii="Times New Roman" w:hAnsi="Times New Roman" w:cs="Times New Roman"/>
          <w:sz w:val="24"/>
          <w:szCs w:val="24"/>
        </w:rPr>
        <w:t>.</w:t>
      </w:r>
      <w:r w:rsidR="005916A4">
        <w:rPr>
          <w:rStyle w:val="FootnoteReference"/>
          <w:rFonts w:ascii="Times New Roman" w:hAnsi="Times New Roman" w:cs="Times New Roman"/>
          <w:sz w:val="24"/>
          <w:szCs w:val="24"/>
        </w:rPr>
        <w:fldChar w:fldCharType="begin" w:fldLock="1"/>
      </w:r>
      <w:r w:rsidR="005916A4">
        <w:rPr>
          <w:rFonts w:ascii="Times New Roman" w:hAnsi="Times New Roman" w:cs="Times New Roman"/>
          <w:sz w:val="24"/>
          <w:szCs w:val="24"/>
        </w:rPr>
        <w:instrText>ADDIN CSL_CITATION {"citationItems":[{"id":"ITEM-1","itemData":{"abstract":"Tingkat pengangguran dan inflasi merupakan variabel makroekonomi yang fundamental di suatu Negara. Hubungan kedua variabel tersebut masih menjadi isu menarik di kalangan ekonom berkaitan dengan adanya teori kurva Phillips. Ekonom A.W. Phillips menjelaskan bahwa terdapat hubungan negatif antara tingkat pengangguran dan inflasi. Tulisan ini bertujuan untuk melihat hubungan antara tingkat pengangguran dengan inflasi di Negara ASEAN 7. Hasil estimasi menggunakan data sekunder yang diperoleh dari World Development Indicators dalam kurun waktu 2009-2018. Menggunakan analisis regresi data panel, inflasi berpengaruh signifikan secara statistik dengan tingkat pengangguran di Negara ASEAN 7. Hubungan yang negatif antara inflasi dan tingkat pengangguran menunjukkan bahwa terdapat trade off di kedua variabel tersebut. Tulisan ini juga menganalisis faktor yang memengaruhi pengangguran. GDP perkapita secara statistik signifikan berpengaruh negatif terhadap tingkat pengangguran. Selain itu, penanaman modal asing atau Foreign Direct Investment (FDI) juga berpengaruh negatif terhadap tingkat pengangguran. Kebijakan pemerintah haruslan berorientasi kepada peningkatan investasi yang nantinya dapat memperbaiki kondisi ketenagakerjaan di Negara ASEAN 7 yang mayoritas masih merupakan Negara berkembang.","author":[{"dropping-particle":"","family":"Annazah","given":"Nur Siti","non-dropping-particle":"","parse-names":false,"suffix":""},{"dropping-particle":"","family":"Rahmatika","given":"Nurlia","non-dropping-particle":"","parse-names":false,"suffix":""}],"container-title":"Jurnal Ketenagakerjaan","id":"ITEM-1","issue":"2","issued":{"date-parts":[["2019"]]},"page":"153-163","title":"Analisis Hubungan Tingkat Pengangguran Dan Inflasi : Studi Kasus Di Asean 7","type":"article-journal","volume":"14"},"uris":["http://www.mendeley.com/documents/?uuid=30a6df4c-22ba-46df-856f-c7ea101f93d3"]}],"mendeley":{"formattedCitation":"(Annazah &amp; Rahmatika, 2019)","plainTextFormattedCitation":"(Annazah &amp; Rahmatika, 2019)","previouslyFormattedCitation":"Nur Siti Annazah and Nurlia Rahmatika, ‘Analisis Hubungan Tingkat Pengangguran Dan Inflasi : Studi Kasus Di Asean 7’, &lt;i&gt;Jurnal Ketenagakerjaan&lt;/i&gt;, 14.2 (2019), 153–63."},"properties":{"noteIndex":0},"schema":"https://github.com/citation-style-language/schema/raw/master/csl-citation.json"}</w:instrText>
      </w:r>
      <w:r w:rsidR="005916A4">
        <w:rPr>
          <w:rStyle w:val="FootnoteReference"/>
          <w:rFonts w:ascii="Times New Roman" w:hAnsi="Times New Roman" w:cs="Times New Roman"/>
          <w:sz w:val="24"/>
          <w:szCs w:val="24"/>
        </w:rPr>
        <w:fldChar w:fldCharType="separate"/>
      </w:r>
      <w:r w:rsidR="005916A4" w:rsidRPr="005916A4">
        <w:rPr>
          <w:rFonts w:ascii="Times New Roman" w:hAnsi="Times New Roman" w:cs="Times New Roman"/>
          <w:bCs/>
          <w:noProof/>
          <w:sz w:val="24"/>
          <w:szCs w:val="24"/>
          <w:lang w:val="en-US"/>
        </w:rPr>
        <w:t>(Annazah &amp; Rahmatika, 2019)</w:t>
      </w:r>
      <w:r w:rsidR="005916A4">
        <w:rPr>
          <w:rStyle w:val="FootnoteReference"/>
          <w:rFonts w:ascii="Times New Roman" w:hAnsi="Times New Roman" w:cs="Times New Roman"/>
          <w:sz w:val="24"/>
          <w:szCs w:val="24"/>
        </w:rPr>
        <w:fldChar w:fldCharType="end"/>
      </w:r>
      <w:r>
        <w:t xml:space="preserve"> </w:t>
      </w:r>
      <w:r w:rsidRPr="00661A6C">
        <w:rPr>
          <w:rFonts w:ascii="Times New Roman" w:hAnsi="Times New Roman" w:cs="Times New Roman"/>
          <w:sz w:val="24"/>
          <w:szCs w:val="24"/>
        </w:rPr>
        <w:t>Menurut Murni (2006), pengangguran adalah individu yang tidak memiliki pekerjaan atau tidak memperoleh penghasilan. Sukirno (2008) menggambarkan pengangguran sebagai situasi di mana seseorang termasuk dalam angkatan kerja dan berusaha mendapatkan pekerjaan, namun belum berhasil mendapatkannya.</w:t>
      </w:r>
      <w:r w:rsidR="005916A4">
        <w:rPr>
          <w:rStyle w:val="FootnoteReference"/>
          <w:rFonts w:ascii="Times New Roman" w:hAnsi="Times New Roman" w:cs="Times New Roman"/>
          <w:sz w:val="24"/>
          <w:szCs w:val="24"/>
        </w:rPr>
        <w:fldChar w:fldCharType="begin" w:fldLock="1"/>
      </w:r>
      <w:r w:rsidR="005916A4">
        <w:rPr>
          <w:rFonts w:ascii="Times New Roman" w:hAnsi="Times New Roman" w:cs="Times New Roman"/>
          <w:sz w:val="24"/>
          <w:szCs w:val="24"/>
        </w:rPr>
        <w:instrText>ADDIN CSL_CITATION {"citationItems":[{"id":"ITEM-1","itemData":{"DOI":"10.35141/jmj.v5i1.316","abstract":"Makro ekonomi adalah studi tentang kegiatan ekonomi di suatu negara. Indikator ekonomi makro adalah inflasi, pengangguran, dan pertumbuhan ekonomi. Tujuan dari penelitian ini adalah untuk melihat pengaruh antara pengangguran dan inflasi terhadap pertumbuhan ekonomi di Jambi. Penelitian ini menggunakan metode regresi berganda yang datanya diambil dari tahun 2011- 2015 per semester. Akhirnya penelitian ini hanya menunjukkan variabel pengangguran yang berpengaruh signifikan terhadap pertumbuhan ekonomi, sedangkan inflasi tidak berpengaruh signifikan terhadap pertumbuhan ekonomi.","author":[{"dropping-particle":"","family":"Evrina","given":"","non-dropping-particle":"","parse-names":false,"suffix":""}],"container-title":"Jumanji (Jurnal Manajemen Jambi)","id":"ITEM-1","issue":"1","issued":{"date-parts":[["2022"]]},"page":"101-109","title":"Pengaruh Pengangguran dan Inflasi Terhadap Pertumbuhan Ekonomi di Jambi","type":"article-journal","volume":"5"},"uris":["http://www.mendeley.com/documents/?uuid=818ab4d1-8830-42fb-bcca-b6dc2d227ae3"]}],"mendeley":{"formattedCitation":"(Evrina, 2022)","plainTextFormattedCitation":"(Evrina, 2022)","previouslyFormattedCitation":"Evrina, ‘Pengaruh Pengangguran Dan Inflasi Terhadap Pertumbuhan Ekonomi Di Jambi’, &lt;i&gt;Jumanji (Jurnal Manajemen Jambi)&lt;/i&gt;, 5.1 (2022), 101–9 &lt;https://doi.org/10.35141/jmj.v5i1.316&gt;."},"properties":{"noteIndex":0},"schema":"https://github.com/citation-style-language/schema/raw/master/csl-citation.json"}</w:instrText>
      </w:r>
      <w:r w:rsidR="005916A4">
        <w:rPr>
          <w:rStyle w:val="FootnoteReference"/>
          <w:rFonts w:ascii="Times New Roman" w:hAnsi="Times New Roman" w:cs="Times New Roman"/>
          <w:sz w:val="24"/>
          <w:szCs w:val="24"/>
        </w:rPr>
        <w:fldChar w:fldCharType="separate"/>
      </w:r>
      <w:r w:rsidR="005916A4" w:rsidRPr="005916A4">
        <w:rPr>
          <w:rFonts w:ascii="Times New Roman" w:hAnsi="Times New Roman" w:cs="Times New Roman"/>
          <w:bCs/>
          <w:noProof/>
          <w:sz w:val="24"/>
          <w:szCs w:val="24"/>
          <w:lang w:val="en-US"/>
        </w:rPr>
        <w:t>(Evrina, 2022)</w:t>
      </w:r>
      <w:r w:rsidR="005916A4">
        <w:rPr>
          <w:rStyle w:val="FootnoteReference"/>
          <w:rFonts w:ascii="Times New Roman" w:hAnsi="Times New Roman" w:cs="Times New Roman"/>
          <w:sz w:val="24"/>
          <w:szCs w:val="24"/>
        </w:rPr>
        <w:fldChar w:fldCharType="end"/>
      </w:r>
    </w:p>
    <w:p w14:paraId="6AF8B423" w14:textId="372A6A81" w:rsidR="001954D8" w:rsidRPr="0030396E" w:rsidRDefault="001954D8" w:rsidP="001954D8">
      <w:pPr>
        <w:pStyle w:val="NormalWeb"/>
        <w:spacing w:line="360" w:lineRule="auto"/>
        <w:jc w:val="both"/>
      </w:pPr>
      <w:r>
        <w:t>Pengangguran merupakan permasalahan yang sangat kompleks karena dipengaruhi dan mempengaruhi beberapa faktor yang saling berinteraksi, mengikuti pola yang tidak selalu mudah dipahami. Jika tidak segera diatasi, pengangguran dapat menimbulkan kerawanan sosial dan berpotensi menyebabkan kemiskinan (BPS, 2016).</w:t>
      </w:r>
      <w:r w:rsidR="005916A4">
        <w:rPr>
          <w:rStyle w:val="FootnoteReference"/>
        </w:rPr>
        <w:fldChar w:fldCharType="begin" w:fldLock="1"/>
      </w:r>
      <w:r w:rsidR="005916A4">
        <w:instrText>ADDIN CSL_CITATION {"citationItems":[{"id":"ITEM-1","itemData":{"DOI":"10.35791/agrsosek.13.1a.2017.14953","ISSN":"1907-4298","abstract":"The study aims to analyze the factors - factors affecting the level of unemployment in theprovince of North Sulawesi. These factors include wages, inflation and GDP growth. This study usesmultiple linear regression analysis with Ordinary Least Square method (OLS) was performed using14 years data from 2001 to 2014. The results showed wage variables significantly influence theunemployment rate in North Sulawesi province with probability 0.0104, while inflation and levels ofGDP growth does not significantly influence the unemployment rate with respective probabilities0.5619 for Inflation and 0.3791 for GDP growth.Keywords: affecting factors, wages, inflation, GDP growth, unemployment, North Sulawesi Province","author":[{"dropping-particle":"","family":"Poyoh","given":"Arfan .,","non-dropping-particle":"","parse-names":false,"suffix":""},{"dropping-particle":"","family":"Kapantow","given":"Gene H. M.","non-dropping-particle":"","parse-names":false,"suffix":""},{"dropping-particle":"","family":"Mandei","given":"Juliana R.","non-dropping-particle":"","parse-names":false,"suffix":""}],"container-title":"Agri-Sosioekonomi","id":"ITEM-1","issue":"1A","issued":{"date-parts":[["2017"]]},"page":"55","title":"Faktor – Faktor Yang Mempengaruhi Tingkat Pengganggurandi Provinsi Sulawesi Utara","type":"article-journal","volume":"13"},"uris":["http://www.mendeley.com/documents/?uuid=8f87b8c3-d9b9-4eb4-b4b3-06e245971b90"]}],"mendeley":{"formattedCitation":"(Poyoh, Kapantow, &amp; Mandei, 2017)","plainTextFormattedCitation":"(Poyoh, Kapantow, &amp; Mandei, 2017)","previouslyFormattedCitation":"Arfan ., Poyoh, Gene H. M. Kapantow, and Juliana R. Mandei, ‘Faktor – Faktor Yang Mempengaruhi Tingkat Pengganggurandi Provinsi Sulawesi Utara’, &lt;i&gt;Agri-Sosioekonomi&lt;/i&gt;, 13.1A (2017), 55 &lt;https://doi.org/10.35791/agrsosek.13.1a.2017.14953&gt;."},"properties":{"noteIndex":0},"schema":"https://github.com/citation-style-language/schema/raw/master/csl-citation.json"}</w:instrText>
      </w:r>
      <w:r w:rsidR="005916A4">
        <w:rPr>
          <w:rStyle w:val="FootnoteReference"/>
        </w:rPr>
        <w:fldChar w:fldCharType="separate"/>
      </w:r>
      <w:r w:rsidR="005916A4" w:rsidRPr="005916A4">
        <w:rPr>
          <w:bCs/>
          <w:noProof/>
          <w:lang w:val="en-US"/>
        </w:rPr>
        <w:t>(Poyoh, Kapantow, &amp; Mandei, 2017)</w:t>
      </w:r>
      <w:r w:rsidR="005916A4">
        <w:rPr>
          <w:rStyle w:val="FootnoteReference"/>
        </w:rPr>
        <w:fldChar w:fldCharType="end"/>
      </w:r>
      <w:r>
        <w:t xml:space="preserve"> </w:t>
      </w:r>
      <w:r w:rsidRPr="00661A6C">
        <w:t>Beberapa faktor ekonomi dapat memengaruhi tingkat pengangguran, termasuk tingkat upah minimum, inflasi, dan pertumbuhan PDRB</w:t>
      </w:r>
      <w:r>
        <w:t>.</w:t>
      </w:r>
      <w:r w:rsidR="005916A4">
        <w:rPr>
          <w:rStyle w:val="FootnoteReference"/>
        </w:rPr>
        <w:fldChar w:fldCharType="begin" w:fldLock="1"/>
      </w:r>
      <w:r w:rsidR="005916A4">
        <w:instrText>ADDIN CSL_CITATION {"citationItems":[{"id":"ITEM-1","itemData":{"author":[{"dropping-particle":"","family":"Kabupaten","given":"D I","non-dropping-particle":"","parse-names":false,"suffix":""},{"dropping-particle":"","family":"Bolango","given":"Bone","non-dropping-particle":"","parse-names":false,"suffix":""}],"id":"ITEM-1","issued":{"date-parts":[["0"]]},"page":"151-167","title":"PENDAHULUAN Pengangguran dewasa masalah ini masih yang dihadapi berkembang hingga merupakan oleh di mencapai Walaupun hal untuk tersebut membutuhkan komitmen yang kuat dari pemerintah ditengah-tengah tingginya kompetisi perekonomian dunia serta permasalah","type":"article-journal"},"uris":["http://www.mendeley.com/documents/?uuid=cd783b17-1b89-445d-a92b-d20d219fa929"]}],"mendeley":{"formattedCitation":"(Kabupaten &amp; Bolango, n.d.)","plainTextFormattedCitation":"(Kabupaten &amp; Bolango, n.d.)","previouslyFormattedCitation":"D I Kabupaten and Bone Bolango, ‘PENDAHULUAN Pengangguran Dewasa Masalah Ini Masih Yang Dihadapi Berkembang Hingga Merupakan Oleh Di Mencapai Walaupun Hal Untuk Tersebut Membutuhkan Komitmen Yang Kuat Dari Pemerintah Ditengah-Tengah Tingginya Kompetisi Perekonomian Dunia Serta Permasalah’, 151–67."},"properties":{"noteIndex":0},"schema":"https://github.com/citation-style-language/schema/raw/master/csl-citation.json"}</w:instrText>
      </w:r>
      <w:r w:rsidR="005916A4">
        <w:rPr>
          <w:rStyle w:val="FootnoteReference"/>
        </w:rPr>
        <w:fldChar w:fldCharType="separate"/>
      </w:r>
      <w:r w:rsidR="005916A4" w:rsidRPr="005916A4">
        <w:rPr>
          <w:noProof/>
        </w:rPr>
        <w:t>(Kabupaten &amp; Bolango, n.d.)</w:t>
      </w:r>
      <w:r w:rsidR="005916A4">
        <w:rPr>
          <w:rStyle w:val="FootnoteReference"/>
        </w:rPr>
        <w:fldChar w:fldCharType="end"/>
      </w:r>
      <w:r w:rsidRPr="0030396E">
        <w:t xml:space="preserve"> Menurut Sukirno (2004), dampak negatif dari pengangguran terhadap kemiskinan adalah berkurangnya pendapatan masyarakat karena kehilangan pekerjaan, yang pada akhirnya mengurangi tingkat kemakmuran yang telah diraih. Kesejahteraan masyarakat semakin menurun karena pengangguran dapat meningkatkan risiko terperangkap dalam kemiskinan karena kurangnya </w:t>
      </w:r>
      <w:r w:rsidRPr="0030396E">
        <w:lastRenderedPageBreak/>
        <w:t>pendapatan. Ketika tingkat pengangguran di suatu negara sangat tinggi, hal ini dapat berdampak pada ketidakstabilan politik dan sosial, memberikan efek negatif terhadap kesejahteraan masyarakat, dan menghambat prospek pembangunan ekonomi dalam jangka panjang</w:t>
      </w:r>
      <w:r w:rsidRPr="00765162">
        <w:t>.</w:t>
      </w:r>
      <w:r w:rsidR="005916A4">
        <w:rPr>
          <w:rStyle w:val="FootnoteReference"/>
        </w:rPr>
        <w:fldChar w:fldCharType="begin" w:fldLock="1"/>
      </w:r>
      <w:r w:rsidR="005916A4">
        <w:instrText>ADDIN CSL_CITATION {"citationItems":[{"id":"ITEM-1","itemData":{"DOI":"10.19109/intelektualita.v10i2.8825","ISSN":"2303-2952","abstract":"Penelitian ini bertujuan untuk mengetahui dan menganalisis pengaruh pengangguran dan inflasi terhadap tingkat kemiskinan di Sumatera Selatan. Metode penelitian yang digunakan adalah kuantitatif dengan pendekatan eksplanasi. Sumber data primer yang digunakan adalah data Badan Pusat Statisktik (BPS) dan cross section dari provinsi Sumatera Selatan dari tahun 2015-2019. Data dianalisis melalui uji normalitas, uji multikolinearitas, uji autokorelasi, uji heterokedastisitas, uji T, uji F dan koefisien determinasi. Penelitian ini menyimpulkan bahwa pengangguran dan inflasi berpengaruh positif terhadap kemiskinan di provinsi Sumatera Selatan.","author":[{"dropping-particle":"","family":"Mardiatillah","given":"Rezki","non-dropping-particle":"","parse-names":false,"suffix":""},{"dropping-particle":"","family":"Panorama","given":"Maya","non-dropping-particle":"","parse-names":false,"suffix":""},{"dropping-particle":"","family":"Maftukhatusolikhah","given":"Maftukhatusolikhah","non-dropping-particle":"","parse-names":false,"suffix":""}],"container-title":"Jurnal Intelektualita: Keislaman, Sosial dan Sains","id":"ITEM-1","issue":"2","issued":{"date-parts":[["2021"]]},"page":"365-370","title":"Pengaruh Pengangguran dan Inflasi terhadap Tingkat Kemiskinan di Sumatera Selatan Tahun 2015-2019","type":"article-journal","volume":"10"},"uris":["http://www.mendeley.com/documents/?uuid=9dd22202-31ac-4f38-aa69-320a5cd43036"]}],"mendeley":{"formattedCitation":"(Mardiatillah, Panorama, &amp; Maftukhatusolikhah, 2021)","plainTextFormattedCitation":"(Mardiatillah, Panorama, &amp; Maftukhatusolikhah, 2021)","previouslyFormattedCitation":"Rezki Mardiatillah, Maya Panorama, and Maftukhatusolikhah Maftukhatusolikhah, ‘Pengaruh Pengangguran Dan Inflasi Terhadap Tingkat Kemiskinan Di Sumatera Selatan Tahun 2015-2019’, &lt;i&gt;Jurnal Intelektualita: Keislaman, Sosial Dan Sains&lt;/i&gt;, 10.2 (2021), 365–70 &lt;https://doi.org/10.19109/intelektualita.v10i2.8825&gt;."},"properties":{"noteIndex":0},"schema":"https://github.com/citation-style-language/schema/raw/master/csl-citation.json"}</w:instrText>
      </w:r>
      <w:r w:rsidR="005916A4">
        <w:rPr>
          <w:rStyle w:val="FootnoteReference"/>
        </w:rPr>
        <w:fldChar w:fldCharType="separate"/>
      </w:r>
      <w:r w:rsidR="005916A4" w:rsidRPr="005916A4">
        <w:rPr>
          <w:bCs/>
          <w:noProof/>
          <w:lang w:val="en-US"/>
        </w:rPr>
        <w:t>(Mardiatillah, Panorama, &amp; Maftukhatusolikhah, 2021)</w:t>
      </w:r>
      <w:r w:rsidR="005916A4">
        <w:rPr>
          <w:rStyle w:val="FootnoteReference"/>
        </w:rPr>
        <w:fldChar w:fldCharType="end"/>
      </w:r>
    </w:p>
    <w:p w14:paraId="62238C49" w14:textId="2A97709F" w:rsidR="001954D8" w:rsidRDefault="001954D8" w:rsidP="001954D8">
      <w:pPr>
        <w:pStyle w:val="NormalWeb"/>
        <w:spacing w:line="360" w:lineRule="auto"/>
        <w:ind w:firstLine="720"/>
        <w:jc w:val="both"/>
      </w:pPr>
      <w:r w:rsidRPr="0030396E">
        <w:t>Pada tahun 2022, kita sering kali mendengar istilah inflasi. Inflasi merujuk pada penurunan nilai mata uang suatu negara secara drastis yang menyebabkan kenaikan harga barang</w:t>
      </w:r>
      <w:r w:rsidRPr="00A0227D">
        <w:t>.</w:t>
      </w:r>
      <w:r w:rsidR="005916A4">
        <w:rPr>
          <w:rStyle w:val="FootnoteReference"/>
        </w:rPr>
        <w:fldChar w:fldCharType="begin" w:fldLock="1"/>
      </w:r>
      <w:r w:rsidR="005916A4">
        <w:instrText>ADDIN CSL_CITATION {"citationItems":[{"id":"ITEM-1","itemData":{"DOI":"10.55606/jempper.v2i1.880","ISSN":"2809-5901","abstract":"Unemployment and inflation are related problems, common in all countries of the world. This article analyzes the government's policy on inflation-induced unemployment with Indonesia as the object. This article uses quantitative techniques to compare figures from previous years. Poverty rates increase with the number of unemployed, high unemployment rates can lead to lower national incomes in a country. Of course, the crime rate will go up. High inflation is usually caused by large amounts of debt and money in circulation in the country. Inflation also raises the price of commodities and lowers the exchange rate. In 2020, the unemployment rate in Indonesia reached its highest level due to the impact of the new coronavirus infection, which also affected the economic level of Indonesia, and Indonesia experienced a drastic economic decline in 2020.","author":[{"dropping-particle":"","family":"Davin Ewaldo","given":"","non-dropping-particle":"","parse-names":false,"suffix":""},{"dropping-particle":"","family":"Michael Setiawan","given":"","non-dropping-particle":"","parse-names":false,"suffix":""},{"dropping-particle":"","family":"Viviana Angesty","given":"","non-dropping-particle":"","parse-names":false,"suffix":""},{"dropping-particle":"","family":"Renalbi","given":"","non-dropping-particle":"","parse-names":false,"suffix":""},{"dropping-particle":"","family":"Joven Alfando Cang","given":"","non-dropping-particle":"","parse-names":false,"suffix":""}],"container-title":"Jurnal Ekonomi, Manajemen Pariwisata dan Perhotelan","id":"ITEM-1","issue":"1","issued":{"date-parts":[["2023"]]},"page":"388-392","title":"Analisa Kebijakan Pemerintah Indonesia Terkait Ancaman Pengangguran Pasca Inflasi","type":"article-journal","volume":"2"},"uris":["http://www.mendeley.com/documents/?uuid=2cc94acc-00ef-4827-8084-e391fda2a709"]}],"mendeley":{"formattedCitation":"(Davin Ewaldo, Michael Setiawan, Viviana Angesty, Renalbi, &amp; Joven Alfando Cang, 2023)","plainTextFormattedCitation":"(Davin Ewaldo, Michael Setiawan, Viviana Angesty, Renalbi, &amp; Joven Alfando Cang, 2023)","previouslyFormattedCitation":"Davin Ewaldo and others, ‘Analisa Kebijakan Pemerintah Indonesia Terkait Ancaman Pengangguran Pasca Inflasi’, &lt;i&gt;Jurnal Ekonomi, Manajemen Pariwisata Dan Perhotelan&lt;/i&gt;, 2.1 (2023), 388–92 &lt;https://doi.org/10.55606/jempper.v2i1.880&gt;."},"properties":{"noteIndex":0},"schema":"https://github.com/citation-style-language/schema/raw/master/csl-citation.json"}</w:instrText>
      </w:r>
      <w:r w:rsidR="005916A4">
        <w:rPr>
          <w:rStyle w:val="FootnoteReference"/>
        </w:rPr>
        <w:fldChar w:fldCharType="separate"/>
      </w:r>
      <w:r w:rsidR="005916A4" w:rsidRPr="005916A4">
        <w:rPr>
          <w:bCs/>
          <w:noProof/>
          <w:lang w:val="en-US"/>
        </w:rPr>
        <w:t>(Davin Ewaldo, Michael Setiawan, Viviana Angesty, Renalbi, &amp; Joven Alfando Cang, 2023)</w:t>
      </w:r>
      <w:r w:rsidR="005916A4">
        <w:rPr>
          <w:rStyle w:val="FootnoteReference"/>
        </w:rPr>
        <w:fldChar w:fldCharType="end"/>
      </w:r>
      <w:r w:rsidRPr="0030396E">
        <w:t xml:space="preserve"> Inflasi dapat juga diklasifikasikan berdasarkan asal-usulnya, yang lebih mengarah pada faktor internal atau eksternal, sehingga menyebabkan kenaikan harga-harga barang. Dilihat dari sumbernya, inflasi dapat dibedakan menjadi dua, yaitu: Pertama, Inflasi yang berasal dari dalam negeri (domestic inflation). Inflasi ini terjadi karena adanya tekanan dari variabel makro dalam negeri sehingga menyebabkan kenaikan harga-harga barang. Kedua, Inflasi yang berasal dari luar negeri (imported inflation). Merupakan inflasi yang terjadi karena adanya pengaruh dari luar negeri (faktor eksternal)</w:t>
      </w:r>
      <w:r>
        <w:t>.</w:t>
      </w:r>
      <w:r w:rsidR="005916A4">
        <w:rPr>
          <w:rStyle w:val="FootnoteReference"/>
        </w:rPr>
        <w:fldChar w:fldCharType="begin" w:fldLock="1"/>
      </w:r>
      <w:r w:rsidR="005916A4">
        <w:instrText>ADDIN CSL_CITATION {"citationItems":[{"id":"ITEM-1","itemData":{"author":[{"dropping-particle":"","family":"Santosa","given":"Agus Budi.","non-dropping-particle":"","parse-names":false,"suffix":""}],"container-title":"Jurnal Fakultas Konomika dan Bisnis Universitas Stikubank","id":"ITEM-1","issued":{"date-parts":[["2017"]]},"page":"445-452","title":"Analisis Inflasi di Indonesia (2005-2014).","type":"article-journal"},"uris":["http://www.mendeley.com/documents/?uuid=eef20c75-f107-4085-aca0-eb4b29ddf5e3"]}],"mendeley":{"formattedCitation":"(Santosa, 2017)","plainTextFormattedCitation":"(Santosa, 2017)","previouslyFormattedCitation":"Agus Budi. Santosa, ‘Analisis Inflasi Di Indonesia (2005-2014).’, &lt;i&gt;Jurnal Fakultas Konomika Dan Bisnis Universitas Stikubank&lt;/i&gt;, 2017, 445–52."},"properties":{"noteIndex":0},"schema":"https://github.com/citation-style-language/schema/raw/master/csl-citation.json"}</w:instrText>
      </w:r>
      <w:r w:rsidR="005916A4">
        <w:rPr>
          <w:rStyle w:val="FootnoteReference"/>
        </w:rPr>
        <w:fldChar w:fldCharType="separate"/>
      </w:r>
      <w:r w:rsidR="005916A4" w:rsidRPr="005916A4">
        <w:rPr>
          <w:noProof/>
        </w:rPr>
        <w:t>(Santosa, 2017)</w:t>
      </w:r>
      <w:r w:rsidR="005916A4">
        <w:rPr>
          <w:rStyle w:val="FootnoteReference"/>
        </w:rPr>
        <w:fldChar w:fldCharType="end"/>
      </w:r>
      <w:r w:rsidRPr="0030396E">
        <w:t xml:space="preserve"> Inflasi memberikan dampak baik dan buruk terhadap perekonomian. Ketika perekonomian suatu negara mengalami penurunan, Bank Indonesia dapat menerapkan kebijakan moneter yang ekspansif dengan cara menurunkan tingkat suku bunga. Inflasi yang tinggi dan tidak stabil mencerminkan ketidakstabilan perekonomian yang menyebabkan peningkatan harga barang dan jasa secara umum secara berkelanjutan, dan ini dapat meningkatkan tingkat kemiskinan di Indonesia.</w:t>
      </w:r>
      <w:r w:rsidR="005916A4">
        <w:rPr>
          <w:rStyle w:val="FootnoteReference"/>
        </w:rPr>
        <w:fldChar w:fldCharType="begin" w:fldLock="1"/>
      </w:r>
      <w:r w:rsidR="005916A4">
        <w:instrText>ADDIN CSL_CITATION {"citationItems":[{"id":"ITEM-1","itemData":{"DOI":"10.33830/jom.v8i2.237.2012","ISSN":"2085-9686","abstract":"Price stability or inflation control is one of the major macroeconomic issues. Inflation received special attention in the economy of Indonesia. Every time there is a distortion in the society, politic or economic development, people alwaysrelate it to inflation. Low and stable inflation is a stimulator of economic growth. The variables that will be examined in this study are interest rate, investment, money supply, and exchange rate. This study is using data from the Central Statistics Agency (BPS), and Bank Indonesia (BI) between 1985-2005. The research data were analyzed by using OLS (Ordinary Least Square). The study indicates that interest rate, money supply, investment, and exchange ratessimultaneously effect the inflation in Indonesia. Interest rate has a positive influence 1289%. Money supply will has a positive influence on inflation0.001%. Investment negatively impact inflation -0.0001802%. Exchange rate has a positive impact on inflation 0.00427%.\r  \r Stabilitas harga atau pengendalian inflasi merupakan salah satu isu utama ekonomi makro. Inflasi mendapat perhatian khusus dalam perekonomian Indonesia. Setiap kali ada distorsi di masyarakat, politik atau ekonomi, orang selalu mengaitkannya dengan inflasi. Tingkat inflasi yang rendah dan stabil akan menjadi inflasi stimulator pertumbuhan ekonomi. Variabel yang akan diteliti dalam penelitian ini adalah tingkat suku bunga, investasi, uang beredar, dan nilai tukar. Penelitian ini menggunakan data dari Badan Pusat Statistik (BPS) dan Bank Indonesia (BI) antara 1985-2005. Data penelitian dianalisis dengan menggunakan OLS (Ordinary Least Square). Studi ini menunjukkan bahwa tingkat suku bunga, jumlah uang beredar, investasi, dan nilai tukar secara simultan mempengaruhi inflasi di Indonesia. Tingkat bunga memiliki pengaruh positif 1,289%. Uang beredar akan memiliki pengaruh positif terhadap inflasi 0,001%. Investasi berdampak negatif inflasi -,0001802%. Kurs memiliki dampak positif pada inflasi 0,00427%.","author":[{"dropping-particle":"","family":"Sutawijaya","given":"Adrian","non-dropping-particle":"","parse-names":false,"suffix":""}],"container-title":"Jurnal Organisasi dan Manajemen","id":"ITEM-1","issue":"2","issued":{"date-parts":[["2012"]]},"page":"85-101","title":"Pengaruh Faktor-Faktor Ekonomi Terhadap Inflasi Di Indonesia","type":"article-journal","volume":"8"},"uris":["http://www.mendeley.com/documents/?uuid=8119dbde-1cbe-4614-ab89-37092079c433"]}],"mendeley":{"formattedCitation":"(Sutawijaya, 2012)","plainTextFormattedCitation":"(Sutawijaya, 2012)","previouslyFormattedCitation":"Adrian Sutawijaya, ‘Pengaruh Faktor-Faktor Ekonomi Terhadap Inflasi Di Indonesia’, &lt;i&gt;Jurnal Organisasi Dan Manajemen&lt;/i&gt;, 8.2 (2012), 85–101 &lt;https://doi.org/10.33830/jom.v8i2.237.2012&gt;."},"properties":{"noteIndex":0},"schema":"https://github.com/citation-style-language/schema/raw/master/csl-citation.json"}</w:instrText>
      </w:r>
      <w:r w:rsidR="005916A4">
        <w:rPr>
          <w:rStyle w:val="FootnoteReference"/>
        </w:rPr>
        <w:fldChar w:fldCharType="separate"/>
      </w:r>
      <w:r w:rsidR="005916A4" w:rsidRPr="005916A4">
        <w:rPr>
          <w:bCs/>
          <w:noProof/>
          <w:lang w:val="en-US"/>
        </w:rPr>
        <w:t>(Sutawijaya, 2012)</w:t>
      </w:r>
      <w:r w:rsidR="005916A4">
        <w:rPr>
          <w:rStyle w:val="FootnoteReference"/>
        </w:rPr>
        <w:fldChar w:fldCharType="end"/>
      </w:r>
      <w:r w:rsidRPr="0030396E">
        <w:t xml:space="preserve"> Philips menyatakan bahwa tingkat inflasi yang tinggi secara positif berdampak pada pertumbuhan ekonomi dengan mengurangi tingkat pengangguran. Pernyataan ini juga disokong oleh para tokoh pandangan struktural dan keynesian yang meyakini bahwa inflasi tidak membahayakan pertumbuhan ekonomi, sementara pendapat monetarist menyatakan bahwa inflasi membahayakan pertumbuhan ekonomi</w:t>
      </w:r>
      <w:r w:rsidRPr="00094A28">
        <w:t>.</w:t>
      </w:r>
      <w:r w:rsidR="005916A4">
        <w:rPr>
          <w:rStyle w:val="FootnoteReference"/>
        </w:rPr>
        <w:fldChar w:fldCharType="begin" w:fldLock="1"/>
      </w:r>
      <w:r w:rsidR="005916A4">
        <w:instrText>ADDIN CSL_CITATION {"citationItems":[{"id":"ITEM-1","itemData":{"DOI":"10.33830/jom.v8i2.237.2012","ISSN":"2085-9686","abstract":"Price stability or inflation control is one of the major macroeconomic issues. Inflation received special attention in the economy of Indonesia. Every time there is a distortion in the society, politic or economic development, people alwaysrelate it to inflation. Low and stable inflation is a stimulator of economic growth. The variables that will be examined in this study are interest rate, investment, money supply, and exchange rate. This study is using data from the Central Statistics Agency (BPS), and Bank Indonesia (BI) between 1985-2005. The research data were analyzed by using OLS (Ordinary Least Square). The study indicates that interest rate, money supply, investment, and exchange ratessimultaneously effect the inflation in Indonesia. Interest rate has a positive influence 1289%. Money supply will has a positive influence on inflation0.001%. Investment negatively impact inflation -0.0001802%. Exchange rate has a positive impact on inflation 0.00427%.\r  \r Stabilitas harga atau pengendalian inflasi merupakan salah satu isu utama ekonomi makro. Inflasi mendapat perhatian khusus dalam perekonomian Indonesia. Setiap kali ada distorsi di masyarakat, politik atau ekonomi, orang selalu mengaitkannya dengan inflasi. Tingkat inflasi yang rendah dan stabil akan menjadi inflasi stimulator pertumbuhan ekonomi. Variabel yang akan diteliti dalam penelitian ini adalah tingkat suku bunga, investasi, uang beredar, dan nilai tukar. Penelitian ini menggunakan data dari Badan Pusat Statistik (BPS) dan Bank Indonesia (BI) antara 1985-2005. Data penelitian dianalisis dengan menggunakan OLS (Ordinary Least Square). Studi ini menunjukkan bahwa tingkat suku bunga, jumlah uang beredar, investasi, dan nilai tukar secara simultan mempengaruhi inflasi di Indonesia. Tingkat bunga memiliki pengaruh positif 1,289%. Uang beredar akan memiliki pengaruh positif terhadap inflasi 0,001%. Investasi berdampak negatif inflasi -,0001802%. Kurs memiliki dampak positif pada inflasi 0,00427%.","author":[{"dropping-particle":"","family":"Sutawijaya","given":"Adrian","non-dropping-particle":"","parse-names":false,"suffix":""}],"container-title":"Jurnal Organisasi dan Manajemen","id":"ITEM-1","issue":"2","issued":{"date-parts":[["2012"]]},"page":"85-101","title":"Pengaruh Faktor-Faktor Ekonomi Terhadap Inflasi Di Indonesia","type":"article-journal","volume":"8"},"uris":["http://www.mendeley.com/documents/?uuid=8119dbde-1cbe-4614-ab89-37092079c433"]}],"mendeley":{"formattedCitation":"(Sutawijaya, 2012)","plainTextFormattedCitation":"(Sutawijaya, 2012)","previouslyFormattedCitation":"Sutawijaya."},"properties":{"noteIndex":0},"schema":"https://github.com/citation-style-language/schema/raw/master/csl-citation.json"}</w:instrText>
      </w:r>
      <w:r w:rsidR="005916A4">
        <w:rPr>
          <w:rStyle w:val="FootnoteReference"/>
        </w:rPr>
        <w:fldChar w:fldCharType="separate"/>
      </w:r>
      <w:r w:rsidR="005916A4" w:rsidRPr="005916A4">
        <w:rPr>
          <w:noProof/>
        </w:rPr>
        <w:t>(Sutawijaya, 2012)</w:t>
      </w:r>
      <w:r w:rsidR="005916A4">
        <w:rPr>
          <w:rStyle w:val="FootnoteReference"/>
        </w:rPr>
        <w:fldChar w:fldCharType="end"/>
      </w:r>
      <w:r w:rsidRPr="0030396E">
        <w:t xml:space="preserve"> Menurut Lerner (Gunawan, 1995), inflasi terjadi ketika terdapat kelebihan permintaan (excess demand) terhadap barang dan jasa secara keseluruhan. Sedangkan menurut Sukirno (1998), inflasi adalah suatu proses kenaikan harga-harga yang berlaku umum dalam suatu perekonomian. Sementara itu, Mankiw (2000) mengungkapkan bahwa inflasi merupakan peningkatan secara keseluruhan dalam tingkat harga. Hampir semua negara, tugas bank sentral adalah menjaga inflasi tetap rendah dan stabil. Tingkat inflasi yang rendah dan stabil akan menciptakan pertumbuhan ekonomi yang diharapkan, pembukaan lapangan kerja, dan ketersediaan barang dan jasa untuk memenuhi kebutuhan masyarakat</w:t>
      </w:r>
      <w:r>
        <w:t>.</w:t>
      </w:r>
      <w:r w:rsidR="005916A4">
        <w:rPr>
          <w:rStyle w:val="FootnoteReference"/>
        </w:rPr>
        <w:fldChar w:fldCharType="begin" w:fldLock="1"/>
      </w:r>
      <w:r w:rsidR="005916A4">
        <w:instrText>ADDIN CSL_CITATION {"citationItems":[{"id":"ITEM-1","itemData":{"DOI":"10.33830/jom.v8i2.237.2012","ISSN":"2085-9686","abstract":"Price stability or inflation control is one of the major macroeconomic issues. Inflation received special attention in the economy of Indonesia. Every time there is a distortion in the society, politic or economic development, people alwaysrelate it to inflation. Low and stable inflation is a stimulator of economic growth. The variables that will be examined in this study are interest rate, investment, money supply, and exchange rate. This study is using data from the Central Statistics Agency (BPS), and Bank Indonesia (BI) between 1985-2005. The research data were analyzed by using OLS (Ordinary Least Square). The study indicates that interest rate, money supply, investment, and exchange ratessimultaneously effect the inflation in Indonesia. Interest rate has a positive influence 1289%. Money supply will has a positive influence on inflation0.001%. Investment negatively impact inflation -0.0001802%. Exchange rate has a positive impact on inflation 0.00427%.\r  \r Stabilitas harga atau pengendalian inflasi merupakan salah satu isu utama ekonomi makro. Inflasi mendapat perhatian khusus dalam perekonomian Indonesia. Setiap kali ada distorsi di masyarakat, politik atau ekonomi, orang selalu mengaitkannya dengan inflasi. Tingkat inflasi yang rendah dan stabil akan menjadi inflasi stimulator pertumbuhan ekonomi. Variabel yang akan diteliti dalam penelitian ini adalah tingkat suku bunga, investasi, uang beredar, dan nilai tukar. Penelitian ini menggunakan data dari Badan Pusat Statistik (BPS) dan Bank Indonesia (BI) antara 1985-2005. Data penelitian dianalisis dengan menggunakan OLS (Ordinary Least Square). Studi ini menunjukkan bahwa tingkat suku bunga, jumlah uang beredar, investasi, dan nilai tukar secara simultan mempengaruhi inflasi di Indonesia. Tingkat bunga memiliki pengaruh positif 1,289%. Uang beredar akan memiliki pengaruh positif terhadap inflasi 0,001%. Investasi berdampak negatif inflasi -,0001802%. Kurs memiliki dampak positif pada inflasi 0,00427%.","author":[{"dropping-particle":"","family":"Sutawijaya","given":"Adrian","non-dropping-particle":"","parse-names":false,"suffix":""}],"container-title":"Jurnal Organisasi dan Manajemen","id":"ITEM-1","issue":"2","issued":{"date-parts":[["2012"]]},"page":"85-101","title":"Pengaruh Faktor-Faktor Ekonomi Terhadap Inflasi Di Indonesia","type":"article-journal","volume":"8"},"uris":["http://www.mendeley.com/documents/?uuid=8119dbde-1cbe-4614-ab89-37092079c433"]}],"mendeley":{"formattedCitation":"(Sutawijaya, 2012)","plainTextFormattedCitation":"(Sutawijaya, 2012)","previouslyFormattedCitation":"Sutawijaya."},"properties":{"noteIndex":0},"schema":"https://github.com/citation-style-language/schema/raw/master/csl-citation.json"}</w:instrText>
      </w:r>
      <w:r w:rsidR="005916A4">
        <w:rPr>
          <w:rStyle w:val="FootnoteReference"/>
        </w:rPr>
        <w:fldChar w:fldCharType="separate"/>
      </w:r>
      <w:r w:rsidR="005916A4" w:rsidRPr="005916A4">
        <w:rPr>
          <w:noProof/>
        </w:rPr>
        <w:t>(Sutawijaya, 2012)</w:t>
      </w:r>
      <w:r w:rsidR="005916A4">
        <w:rPr>
          <w:rStyle w:val="FootnoteReference"/>
        </w:rPr>
        <w:fldChar w:fldCharType="end"/>
      </w:r>
      <w:r>
        <w:t xml:space="preserve"> </w:t>
      </w:r>
      <w:r w:rsidRPr="00167EDE">
        <w:t xml:space="preserve">Inflasi, di sisi lain, didefinisikan sebagai kenaikan harga barang dan jasa secara umum dan terus-menerus. Teori </w:t>
      </w:r>
      <w:r w:rsidRPr="00167EDE">
        <w:lastRenderedPageBreak/>
        <w:t>kuantitas uang menyatakan bahwa inflasi terjadi ketika jumlah uang yang beredar lebih besar dari jumlah barang dan jasa yang tersedia. Sementara itu, teori Keynesian melihat inflasi sebagai hasil dari peningkatan permintaan agregat yang melebihi kapasitas produksi.</w:t>
      </w:r>
      <w:r w:rsidRPr="0030396E">
        <w:t xml:space="preserve"> Menurut Sukirno (2001:15), inflasi adalah suatu proses kenaikan harga-harga yang terjadi dalam suatu perekonomian. Dengan demikian, dapat disimpulkan bahwa inflasi adalah proses kenaikan harga yang berdampak atau berlaku dalam suatu perekonomian.</w:t>
      </w:r>
      <w:r w:rsidR="005916A4">
        <w:rPr>
          <w:rStyle w:val="FootnoteReference"/>
        </w:rPr>
        <w:fldChar w:fldCharType="begin" w:fldLock="1"/>
      </w:r>
      <w:r w:rsidR="005916A4">
        <w:instrText>ADDIN CSL_CITATION {"citationItems":[{"id":"ITEM-1","itemData":{"abstract":"Pertumbuhan ekonomi di Kabupaten Trenggalek dipengaruhi berbagai faktor. Tujuan utama dari penelitian ini adalah untuk mengetahui bagaimanakah pengaruh pengangguran dan inflasi terhadap pertumbuhan ekonomi di Kabupaten Trenggalek pada tahun 2002-2009. Untuk mengetahui hipotesis penelitian digunakan model ekonometrika dengan metode OLS (Ordinary Least Square), yang diestimasi dengan menggunakan program Eviews 7. Dari hasil analisis dapat disimpulkan bahwa variabel pengangguran dan inflasi berdasarkan hasil uji bersama-sama, semua variabel secara bersama-sama berpengaruh signifikan terhadap pertumbuhan ekonomi di Kabupaten Trenggalek pada taraf signifikansi 5% dengan probabilitas 0,005515. Sedangkan secara individu , variabel pengangguran berpengaruh negatif dan signifikan terhadap pertumbuhan ekonomi di Kabupaten Trenggalek pada tahun 2002-2011 dengan koefisien -0,000146367013214. Variabel inflasi berpengaruh positif dan signifikan terhadap pertumbuhan ekonomi di Kabupaten Trenggalek pada tahun 2002-2011 dengan koefisien 0,194404646804","author":[{"dropping-particle":"","family":"Pramesthi","given":"Rovia Nugrahani","non-dropping-particle":"","parse-names":false,"suffix":""}],"container-title":"Universitas Negeri Surabaya","id":"ITEM-1","issued":{"date-parts":[["2012"]]},"page":"1-20","title":"Pengaruh Pengangguran dan Inflasi Terhadap Pertumbuhan Ekonomi di Kabupaten Trenggalek","type":"article-journal"},"uris":["http://www.mendeley.com/documents/?uuid=4d9c224d-61ee-4ca0-bcb0-1d34a560c802"]}],"mendeley":{"formattedCitation":"(Pramesthi, 2012)","plainTextFormattedCitation":"(Pramesthi, 2012)","previouslyFormattedCitation":"Rovia Nugrahani Pramesthi, ‘Pengaruh Pengangguran Dan Inflasi Terhadap Pertumbuhan Ekonomi Di Kabupaten Trenggalek’, &lt;i&gt;Universitas Negeri Surabaya&lt;/i&gt;, 2012, 1–20."},"properties":{"noteIndex":0},"schema":"https://github.com/citation-style-language/schema/raw/master/csl-citation.json"}</w:instrText>
      </w:r>
      <w:r w:rsidR="005916A4">
        <w:rPr>
          <w:rStyle w:val="FootnoteReference"/>
        </w:rPr>
        <w:fldChar w:fldCharType="separate"/>
      </w:r>
      <w:r w:rsidR="005916A4" w:rsidRPr="005916A4">
        <w:rPr>
          <w:bCs/>
          <w:noProof/>
          <w:lang w:val="en-US"/>
        </w:rPr>
        <w:t>(Pramesthi, 2012)</w:t>
      </w:r>
      <w:r w:rsidR="005916A4">
        <w:rPr>
          <w:rStyle w:val="FootnoteReference"/>
        </w:rPr>
        <w:fldChar w:fldCharType="end"/>
      </w:r>
      <w:r w:rsidRPr="0030396E">
        <w:t xml:space="preserve"> Jika inflasi hanya terjadi dalam periode tertentu, kemungkinan masyarakat tidak akan mengalami kerugian, tetapi jika inflasi berlangsung secara berkelanjutan, hal tersebut pasti akan menyulitkan masyarakat</w:t>
      </w:r>
      <w:r w:rsidRPr="005E7209">
        <w:t>.</w:t>
      </w:r>
      <w:r w:rsidR="005916A4">
        <w:rPr>
          <w:rStyle w:val="FootnoteReference"/>
        </w:rPr>
        <w:fldChar w:fldCharType="begin" w:fldLock="1"/>
      </w:r>
      <w:r w:rsidR="005916A4">
        <w:instrText>ADDIN CSL_CITATION {"citationItems":[{"id":"ITEM-1","itemData":{"DOI":"10.47065/jbe.v3i2.1761","ISBN":"6021801067","abstract":"Monetary policy is a factor that affects of economic activities of a country. Monetary policy refers to the use of monetary indiactors suc as interest rates, money supply, and exchage rate under the control of the central bank in order to achieve economic stability. Economic stability serves to maintain a balance of costs or prices, so that excessive inflation occurs. This study examines the effect of monetary policy indicators on inflation. Time series data using the analysis model equation of the multiple linear regression analysis method. The study used a time series yearly data spanning 1991 t0 2020. The results showed that interest rates and money supply had a negative and significant effect on inflation, while the exchange rate had a positive and significant effect on inflation","author":[{"dropping-particle":"","family":"Rasyidin","given":"M.","non-dropping-particle":"","parse-names":false,"suffix":""},{"dropping-particle":"","family":"Saleh","given":"M.","non-dropping-particle":"","parse-names":false,"suffix":""},{"dropping-particle":"","family":"Muttaqim","given":"Hakim","non-dropping-particle":"","parse-names":false,"suffix":""},{"dropping-particle":"","family":"Nova","given":"Nova","non-dropping-particle":"","parse-names":false,"suffix":""},{"dropping-particle":"","family":"Khairani","given":"Cut","non-dropping-particle":"","parse-names":false,"suffix":""}],"container-title":"Journal of Business and Economics Research (JBE)","id":"ITEM-1","issue":"2","issued":{"date-parts":[["2022"]]},"page":"225-231","title":"Pengaruh Kebijakan Moneter Terhadap Inflasi di Indonesia","type":"article-journal","volume":"3"},"uris":["http://www.mendeley.com/documents/?uuid=df460a5a-c976-496c-90f1-9dc14d97e012"]}],"mendeley":{"formattedCitation":"(Rasyidin, Saleh, Muttaqim, Nova, &amp; Khairani, 2022)","plainTextFormattedCitation":"(Rasyidin, Saleh, Muttaqim, Nova, &amp; Khairani, 2022)","previouslyFormattedCitation":"M. Rasyidin and others, ‘Pengaruh Kebijakan Moneter Terhadap Inflasi Di Indonesia’, &lt;i&gt;Journal of Business and Economics Research (JBE)&lt;/i&gt;, 3.2 (2022), 225–31 &lt;https://doi.org/10.47065/jbe.v3i2.1761&gt;."},"properties":{"noteIndex":0},"schema":"https://github.com/citation-style-language/schema/raw/master/csl-citation.json"}</w:instrText>
      </w:r>
      <w:r w:rsidR="005916A4">
        <w:rPr>
          <w:rStyle w:val="FootnoteReference"/>
        </w:rPr>
        <w:fldChar w:fldCharType="separate"/>
      </w:r>
      <w:r w:rsidR="005916A4" w:rsidRPr="005916A4">
        <w:rPr>
          <w:bCs/>
          <w:noProof/>
          <w:lang w:val="en-US"/>
        </w:rPr>
        <w:t>(Rasyidin, Saleh, Muttaqim, Nova, &amp; Khairani, 2022)</w:t>
      </w:r>
      <w:r w:rsidR="005916A4">
        <w:rPr>
          <w:rStyle w:val="FootnoteReference"/>
        </w:rPr>
        <w:fldChar w:fldCharType="end"/>
      </w:r>
    </w:p>
    <w:p w14:paraId="08C9CA2E" w14:textId="77777777" w:rsidR="001954D8" w:rsidRDefault="001954D8" w:rsidP="001954D8">
      <w:pPr>
        <w:pStyle w:val="NormalWeb"/>
        <w:spacing w:line="360" w:lineRule="auto"/>
        <w:ind w:firstLine="720"/>
        <w:jc w:val="both"/>
      </w:pPr>
      <w:r w:rsidRPr="0030396E">
        <w:t>Tujuan dari penelitian ini adalah untuk menganalisis faktor-faktor yang memengaruhi tingkat pengangguran dan inflasi di Kabupaten Gorontalo</w:t>
      </w:r>
      <w:r>
        <w:t>. Untuk mencapai tujuan tersebut, pendekatan kualitatif digunakan dengan melakukan wawancara mendalam terhadap berbagai pemangku kepentingan, termasuk pekerja, pengusaha, dan pemerintah kabupaten. Melalui wawancara ini, peneliti berusaha memahami persepsi dan pengalaman langsung dari para informan mengenai dinamika pengangguran dan inflasi di wilayah ini. Salah satu faktor utama yang dianalisis dalam penelitian ini adalah pertumbuhan ekonomi. Pertumbuhan ekonomi yang kuat sering kali dianggap sebagai solusi utama untuk mengatasi pengangguran. Namun, pertumbuhan ekonomi yang tidak merata atau tidak inklusif dapat menyebabkan ketimpangan dan bahkan meningkatkan pengangguran di beberapa sektor.</w:t>
      </w:r>
      <w:r w:rsidRPr="002F133A">
        <w:t xml:space="preserve"> </w:t>
      </w:r>
      <w:r>
        <w:t>Oleh karena itu, penelitian ini tidak hanya melihat pada angka pertumbuhan ekonomi secara keseluruhan tetapi juga distribusinya dan dampaknya terhadap penciptaan lapangan kerja.</w:t>
      </w:r>
    </w:p>
    <w:p w14:paraId="405DEB47" w14:textId="77777777" w:rsidR="001954D8" w:rsidRDefault="001954D8" w:rsidP="001954D8">
      <w:pPr>
        <w:pStyle w:val="NormalWeb"/>
        <w:spacing w:line="360" w:lineRule="auto"/>
        <w:ind w:firstLine="720"/>
        <w:jc w:val="both"/>
      </w:pPr>
      <w:r>
        <w:t xml:space="preserve">Pertumbuhan ekonomi yang inklusif dan distribusi yang merata di Kabupaten Gorontalo dapat secara signifikan mengurangi tingkat pengangguran dan mengendalikan inflasi. Faktor-faktor ekonomi, seperti kebijakan fiskal dan moneter yang tepat, serta faktor-faktor sosial dan budaya, termasuk tingkat pendidikan dan infrastruktur yang memadai, memiliki pengaruh langsung terhadap dinamika pengangguran dan inflasi. </w:t>
      </w:r>
      <w:r w:rsidRPr="0030396E">
        <w:t>Dengan penerapan kebijakan yang terarah dan komprehensif, pemerintah daerah dapat menciptakan lapangan kerja yang stabil dan menjaga stabilitas harga, yang pada akhirnya akan meningkatkan kesejahteraan masyarakat di Kabupaten Gorontalo.</w:t>
      </w:r>
    </w:p>
    <w:p w14:paraId="0532173C" w14:textId="6DB219C2" w:rsidR="00E11017" w:rsidRDefault="001954D8" w:rsidP="001954D8">
      <w:pPr>
        <w:pStyle w:val="NormalWeb"/>
        <w:spacing w:line="360" w:lineRule="auto"/>
        <w:ind w:firstLine="720"/>
        <w:jc w:val="both"/>
      </w:pPr>
      <w:r w:rsidRPr="007201DA">
        <w:t xml:space="preserve">Berdasarkan dari pendahuluan maka dapat ditarik rumusan masalahnya yaitu Bagaimana faktor-faktor ekonomi, sosial, dan budaya mempengaruhi tingkat pengangguran </w:t>
      </w:r>
      <w:r w:rsidRPr="007201DA">
        <w:lastRenderedPageBreak/>
        <w:t>dan inflasi di Kabupaten Gorontalo, serta kebijakan apa yang efektif dapat diterapkan oleh pemerintah daerah untuk mengatasi kedua fenomena tersebut secara berkelanjutan</w:t>
      </w:r>
      <w:r>
        <w:t>.</w:t>
      </w:r>
    </w:p>
    <w:p w14:paraId="796C524D" w14:textId="77777777" w:rsidR="00E11017" w:rsidRDefault="00E11017" w:rsidP="001954D8">
      <w:pPr>
        <w:pStyle w:val="NormalWeb"/>
        <w:spacing w:line="360" w:lineRule="auto"/>
        <w:ind w:firstLine="720"/>
        <w:jc w:val="both"/>
      </w:pPr>
    </w:p>
    <w:p w14:paraId="27A65350" w14:textId="77777777" w:rsidR="00BB77EA" w:rsidRPr="008974DA" w:rsidRDefault="00390012">
      <w:pPr>
        <w:spacing w:before="120" w:after="0" w:line="360" w:lineRule="auto"/>
        <w:jc w:val="both"/>
        <w:rPr>
          <w:rFonts w:ascii="Times New Roman" w:eastAsia="Times New Roman" w:hAnsi="Times New Roman" w:cs="Times New Roman"/>
          <w:b/>
          <w:sz w:val="24"/>
          <w:szCs w:val="24"/>
        </w:rPr>
      </w:pPr>
      <w:r w:rsidRPr="008974DA">
        <w:rPr>
          <w:rFonts w:ascii="Times New Roman" w:eastAsia="Times New Roman" w:hAnsi="Times New Roman" w:cs="Times New Roman"/>
          <w:b/>
          <w:sz w:val="24"/>
          <w:szCs w:val="24"/>
        </w:rPr>
        <w:t>KAJIAN TEORITIS</w:t>
      </w:r>
    </w:p>
    <w:p w14:paraId="5CF2EE23" w14:textId="0B24E378" w:rsidR="001954D8" w:rsidRDefault="001954D8" w:rsidP="001954D8">
      <w:pPr>
        <w:pStyle w:val="NormalWeb"/>
        <w:spacing w:line="360" w:lineRule="auto"/>
        <w:ind w:firstLine="720"/>
        <w:jc w:val="both"/>
      </w:pPr>
      <w:r w:rsidRPr="007B19FB">
        <w:t>Menurut Suparmoko (2007), pengangguran adalah situasi ketidakmampuan angkatan kerja untuk mendapatkan pekerjaan sesuai dengan kebutuhan atau keinginan mereka. Dengan demikian, dapat disimpulkan bahwa pengangguran merupakan kondisi di mana individu yang termasuk dalam angkatan kerja belum mendapatkan pekerjaan dan sedang berusaha mencari. Badan Pusat Statistik (BPS) dalam indikator ketenagakerjaan, mendefinisikan pengangguran sebagai penduduk yang tidak bekerja tetapi sedang mencari pekerjaan, sedang mempersiapkan usaha baru, atau penduduk yang tidak mencari pekerjaan karena sudah diterima bekerja tetapi belum mulai bekerja. Menurut Murni (2006), pengangguran adalah individu yang tidak memiliki pekerjaan atau penghasilan. Sukirno (2008) menjelaskan bahwa pengangguran adalah keadaan di mana seseorang yang termasuk dalam angkatan kerja ingin mendapatkan pekerjaan tetapi belum berhasil mendapatkannya. Linbeck (1999) menyatakan bahwa pengangguran adalah hasil dari kesalahan kelembagaan dalam instansi pemerintah maupun swasta yang mempengaruhi regulasi pasar, demografi, hukum, dan regulasi. Pentingnya fitur kelembagaan dalam kaitannya dengan pengangguran memiliki dampak pada permintaan dan penawaran tenaga kerja, pengaturan upah, dan efektivitas pencarian dan pencocokan di pasar tenaga kerja</w:t>
      </w:r>
      <w:r>
        <w:t>.</w:t>
      </w:r>
      <w:r w:rsidR="005916A4">
        <w:rPr>
          <w:rStyle w:val="FootnoteReference"/>
        </w:rPr>
        <w:fldChar w:fldCharType="begin" w:fldLock="1"/>
      </w:r>
      <w:r w:rsidR="005916A4">
        <w:instrText>ADDIN CSL_CITATION {"citationItems":[{"id":"ITEM-1","itemData":{"abstract":"Specificity of Translation for N-Alkyl Amino Acids (Zhang et al., 2007) Justification: • Several N-alkyl amino acids are major products of prebiotic synthetic experiments, why was proline chosen as the only N-alkyl amino acid coded for by the genetic code? • What is the rate if incorporation of proline in comparison to amino acids? • Can we incorporate other N-alkyl amino acids? • Previous studies have a wide range of experimental parameters and results o Proline analogues incorporated at 0-43% of WT o N-methyl amino acids incorporated 0-72% of WT o N-ethyl alanine undetectable incorporation Methods: • Purified system free of aminoacyl tRNA synthetases • Constructed 3 tRNA adaptors with WT anticodons: Ala, Asn, Phe • mRNAs coded to incorporate a 3H-Val directly after codon calling for the aa-tRNA of interest o mRNA: Met-Thr-CALL-3HVal • 3 different tRNAs charged with 9 different amino acids each read the 3 different mRNA sequences Results: • The 3 natural amino acids as well as the hydroxy-pro had very high incorporation efficiencies for all 3 tRNAs • N-methyl Amino Acids o NMA: very efficient for Asn and Ala tRNAs but not Phe tRNA o NMF: intermediate for all 3 tRNAs • N-butyl amino acids: undetectable at below 5% Conclusions: • Incorporation of N-methyl amino acids possible with correct tRNA adaptor (which adaptor to use varies and is not necessarily the parent adaptor) • Some N-alkyl amino acids can be charged onto tRNAs by synthetases, but excluded by the translation apparatus. Implications: • Genetic selection of drug leads • Adding properties of protease resistance, membrane permeability, and oral availability to drugs","author":[{"dropping-particle":"","family":"</w:instrText>
      </w:r>
      <w:r w:rsidR="005916A4">
        <w:rPr>
          <w:rFonts w:ascii="MS Mincho" w:eastAsia="MS Mincho" w:hAnsi="MS Mincho" w:cs="MS Mincho" w:hint="eastAsia"/>
        </w:rPr>
        <w:instrText>上海市政工程</w:instrText>
      </w:r>
      <w:r w:rsidR="005916A4">
        <w:rPr>
          <w:rFonts w:ascii="PMingLiU" w:eastAsia="PMingLiU" w:hAnsi="PMingLiU" w:cs="PMingLiU" w:hint="eastAsia"/>
        </w:rPr>
        <w:instrText>设计</w:instrText>
      </w:r>
      <w:r w:rsidR="005916A4">
        <w:instrText>hggggg</w:instrText>
      </w:r>
      <w:r w:rsidR="005916A4">
        <w:rPr>
          <w:rFonts w:ascii="MS Mincho" w:eastAsia="MS Mincho" w:hAnsi="MS Mincho" w:cs="MS Mincho" w:hint="eastAsia"/>
        </w:rPr>
        <w:instrText>研究</w:instrText>
      </w:r>
      <w:r w:rsidR="005916A4">
        <w:rPr>
          <w:rFonts w:ascii="PMingLiU" w:eastAsia="PMingLiU" w:hAnsi="PMingLiU" w:cs="PMingLiU" w:hint="eastAsia"/>
        </w:rPr>
        <w:instrText>总院</w:instrText>
      </w:r>
      <w:r w:rsidR="005916A4">
        <w:instrText>","given":"","non-dropping-particle":"","parse-names":false,"suffix":""}],"container-title":"Ятыатат","id":"ITEM-1","issue":"235","issued":{"date-parts":[["2007"]]},"page":"245","title":"No Titleывмывмыв","type":"article-journal","volume":"вы12у"},"uris":["http://www.mendeley.com/documents/?uuid=5b43ecb3-5692-4d4a-ac43-1b5ae792ccf8"]}],"mendeley":{"formattedCitation":"(</w:instrText>
      </w:r>
      <w:r w:rsidR="005916A4">
        <w:rPr>
          <w:rFonts w:ascii="MS Mincho" w:eastAsia="MS Mincho" w:hAnsi="MS Mincho" w:cs="MS Mincho" w:hint="eastAsia"/>
        </w:rPr>
        <w:instrText>上海市政工程</w:instrText>
      </w:r>
      <w:r w:rsidR="005916A4">
        <w:rPr>
          <w:rFonts w:ascii="PMingLiU" w:eastAsia="PMingLiU" w:hAnsi="PMingLiU" w:cs="PMingLiU" w:hint="eastAsia"/>
        </w:rPr>
        <w:instrText>设计</w:instrText>
      </w:r>
      <w:r w:rsidR="005916A4">
        <w:instrText>hggggg</w:instrText>
      </w:r>
      <w:r w:rsidR="005916A4">
        <w:rPr>
          <w:rFonts w:ascii="MS Mincho" w:eastAsia="MS Mincho" w:hAnsi="MS Mincho" w:cs="MS Mincho" w:hint="eastAsia"/>
        </w:rPr>
        <w:instrText>研究</w:instrText>
      </w:r>
      <w:r w:rsidR="005916A4">
        <w:rPr>
          <w:rFonts w:ascii="PMingLiU" w:eastAsia="PMingLiU" w:hAnsi="PMingLiU" w:cs="PMingLiU" w:hint="eastAsia"/>
        </w:rPr>
        <w:instrText>总院</w:instrText>
      </w:r>
      <w:r w:rsidR="005916A4">
        <w:instrText>, 2007)","plainTextFormattedCitation":"(</w:instrText>
      </w:r>
      <w:r w:rsidR="005916A4">
        <w:rPr>
          <w:rFonts w:ascii="MS Mincho" w:eastAsia="MS Mincho" w:hAnsi="MS Mincho" w:cs="MS Mincho" w:hint="eastAsia"/>
        </w:rPr>
        <w:instrText>上海市政工程</w:instrText>
      </w:r>
      <w:r w:rsidR="005916A4">
        <w:rPr>
          <w:rFonts w:ascii="PMingLiU" w:eastAsia="PMingLiU" w:hAnsi="PMingLiU" w:cs="PMingLiU" w:hint="eastAsia"/>
        </w:rPr>
        <w:instrText>设计</w:instrText>
      </w:r>
      <w:r w:rsidR="005916A4">
        <w:instrText>hggggg</w:instrText>
      </w:r>
      <w:r w:rsidR="005916A4">
        <w:rPr>
          <w:rFonts w:ascii="MS Mincho" w:eastAsia="MS Mincho" w:hAnsi="MS Mincho" w:cs="MS Mincho" w:hint="eastAsia"/>
        </w:rPr>
        <w:instrText>研究</w:instrText>
      </w:r>
      <w:r w:rsidR="005916A4">
        <w:rPr>
          <w:rFonts w:ascii="PMingLiU" w:eastAsia="PMingLiU" w:hAnsi="PMingLiU" w:cs="PMingLiU" w:hint="eastAsia"/>
        </w:rPr>
        <w:instrText>总院</w:instrText>
      </w:r>
      <w:r w:rsidR="005916A4">
        <w:instrText>, 2007)","previouslyFormattedCitation":"</w:instrText>
      </w:r>
      <w:r w:rsidR="005916A4">
        <w:rPr>
          <w:rFonts w:ascii="MS Mincho" w:eastAsia="MS Mincho" w:hAnsi="MS Mincho" w:cs="MS Mincho" w:hint="eastAsia"/>
        </w:rPr>
        <w:instrText>上海市政工程</w:instrText>
      </w:r>
      <w:r w:rsidR="005916A4">
        <w:rPr>
          <w:rFonts w:ascii="PMingLiU" w:eastAsia="PMingLiU" w:hAnsi="PMingLiU" w:cs="PMingLiU" w:hint="eastAsia"/>
        </w:rPr>
        <w:instrText>设计</w:instrText>
      </w:r>
      <w:r w:rsidR="005916A4">
        <w:instrText>hggggg</w:instrText>
      </w:r>
      <w:r w:rsidR="005916A4">
        <w:rPr>
          <w:rFonts w:ascii="MS Mincho" w:eastAsia="MS Mincho" w:hAnsi="MS Mincho" w:cs="MS Mincho" w:hint="eastAsia"/>
        </w:rPr>
        <w:instrText>研究</w:instrText>
      </w:r>
      <w:r w:rsidR="005916A4">
        <w:rPr>
          <w:rFonts w:ascii="PMingLiU" w:eastAsia="PMingLiU" w:hAnsi="PMingLiU" w:cs="PMingLiU" w:hint="eastAsia"/>
        </w:rPr>
        <w:instrText>总院</w:instrText>
      </w:r>
      <w:r w:rsidR="005916A4">
        <w:instrText>, ‘No Titleывмывмыв’, &lt;i&gt;Ятыатат&lt;/i&gt;, вы12у.235 (2007), 245 &lt;http://digilib.unila.ac.id/4949/15/BAB II.pdf&gt;."},"properties":{"noteIndex":0},"schema":"https://github.com/citation-style-language/schema/raw/master/csl-citation.json"}</w:instrText>
      </w:r>
      <w:r w:rsidR="005916A4">
        <w:rPr>
          <w:rStyle w:val="FootnoteReference"/>
        </w:rPr>
        <w:fldChar w:fldCharType="separate"/>
      </w:r>
      <w:r w:rsidR="005916A4" w:rsidRPr="005916A4">
        <w:rPr>
          <w:rFonts w:ascii="MS Mincho" w:eastAsia="MS Mincho" w:hAnsi="MS Mincho" w:cs="MS Mincho"/>
          <w:noProof/>
        </w:rPr>
        <w:t>(上海市政工程</w:t>
      </w:r>
      <w:r w:rsidR="005916A4" w:rsidRPr="005916A4">
        <w:rPr>
          <w:rFonts w:ascii="Microsoft JhengHei" w:eastAsia="Microsoft JhengHei" w:hAnsi="Microsoft JhengHei" w:cs="Microsoft JhengHei" w:hint="eastAsia"/>
          <w:noProof/>
        </w:rPr>
        <w:t>设计</w:t>
      </w:r>
      <w:r w:rsidR="005916A4" w:rsidRPr="005916A4">
        <w:rPr>
          <w:rFonts w:ascii="MS Mincho" w:eastAsia="MS Mincho" w:hAnsi="MS Mincho" w:cs="MS Mincho"/>
          <w:noProof/>
        </w:rPr>
        <w:t>hggggg研究</w:t>
      </w:r>
      <w:r w:rsidR="005916A4" w:rsidRPr="005916A4">
        <w:rPr>
          <w:rFonts w:ascii="Microsoft JhengHei" w:eastAsia="Microsoft JhengHei" w:hAnsi="Microsoft JhengHei" w:cs="Microsoft JhengHei" w:hint="eastAsia"/>
          <w:noProof/>
        </w:rPr>
        <w:t>总</w:t>
      </w:r>
      <w:r w:rsidR="005916A4" w:rsidRPr="005916A4">
        <w:rPr>
          <w:rFonts w:ascii="MS Mincho" w:eastAsia="MS Mincho" w:hAnsi="MS Mincho" w:cs="MS Mincho" w:hint="eastAsia"/>
          <w:noProof/>
        </w:rPr>
        <w:t>院</w:t>
      </w:r>
      <w:r w:rsidR="005916A4" w:rsidRPr="005916A4">
        <w:rPr>
          <w:rFonts w:ascii="MS Mincho" w:eastAsia="MS Mincho" w:hAnsi="MS Mincho" w:cs="MS Mincho"/>
          <w:noProof/>
        </w:rPr>
        <w:t>, 2007)</w:t>
      </w:r>
      <w:r w:rsidR="005916A4">
        <w:rPr>
          <w:rStyle w:val="FootnoteReference"/>
        </w:rPr>
        <w:fldChar w:fldCharType="end"/>
      </w:r>
    </w:p>
    <w:p w14:paraId="6EA6985E" w14:textId="60DCADC7" w:rsidR="001954D8" w:rsidRDefault="001954D8" w:rsidP="001954D8">
      <w:pPr>
        <w:pStyle w:val="NormalWeb"/>
        <w:spacing w:line="360" w:lineRule="auto"/>
        <w:ind w:firstLine="720"/>
        <w:jc w:val="both"/>
      </w:pPr>
      <w:r w:rsidRPr="007B19FB">
        <w:t>Menurut Budiono (2008), inflasi adalah proses terus-menerus dalam kenaikan harga-harga umum barang-barang. Sedangkan Sukirno (2008) mendefinisikan inflasi sebagai proses kenaikan harga-harga yang berlangsung dalam suatu perekonomian. Inflasi adalah fenomena moneter yang terus berlangsung. Berdasarkan definisi inflasi tersebut, dapat disimpulkan bahwa inflasi adalah kecenderungan meningkatnya harga barang secara umum dan berlangsung secara terus-menerus</w:t>
      </w:r>
      <w:r>
        <w:t>.</w:t>
      </w:r>
      <w:r w:rsidR="005916A4">
        <w:rPr>
          <w:rStyle w:val="FootnoteReference"/>
        </w:rPr>
        <w:fldChar w:fldCharType="begin" w:fldLock="1"/>
      </w:r>
      <w:r w:rsidR="005916A4">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Pengaruh Pengangguran Dan Iflansi Terhadap Pertumbuhan Ekonomi","type":"article-journal","volume":"5"},"uris":["http://www.mendeley.com/documents/?uuid=ca071698-5347-4312-8bd8-6790a50d5ab5"]}],"mendeley":{"formattedCitation":"(Suparyanto dan Rosad (2015, 2020)","plainTextFormattedCitation":"(Suparyanto dan Rosad (2015, 2020)","previouslyFormattedCitation":"Suparyanto dan Rosad (2015."},"properties":{"noteIndex":0},"schema":"https://github.com/citation-style-language/schema/raw/master/csl-citation.json"}</w:instrText>
      </w:r>
      <w:r w:rsidR="005916A4">
        <w:rPr>
          <w:rStyle w:val="FootnoteReference"/>
        </w:rPr>
        <w:fldChar w:fldCharType="separate"/>
      </w:r>
      <w:r w:rsidR="005916A4" w:rsidRPr="005916A4">
        <w:rPr>
          <w:noProof/>
        </w:rPr>
        <w:t>(Suparyanto dan Rosad (2015, 2020)</w:t>
      </w:r>
      <w:r w:rsidR="005916A4">
        <w:rPr>
          <w:rStyle w:val="FootnoteReference"/>
        </w:rPr>
        <w:fldChar w:fldCharType="end"/>
      </w:r>
    </w:p>
    <w:p w14:paraId="08303E52" w14:textId="77777777" w:rsidR="001954D8" w:rsidRPr="009F0A01" w:rsidRDefault="001954D8" w:rsidP="001954D8">
      <w:pPr>
        <w:spacing w:line="360" w:lineRule="auto"/>
        <w:ind w:firstLine="720"/>
        <w:jc w:val="both"/>
        <w:rPr>
          <w:rFonts w:ascii="Times New Roman" w:hAnsi="Times New Roman" w:cs="Times New Roman"/>
          <w:sz w:val="24"/>
          <w:szCs w:val="24"/>
        </w:rPr>
      </w:pPr>
      <w:r w:rsidRPr="009F0A01">
        <w:rPr>
          <w:rFonts w:ascii="Times New Roman" w:hAnsi="Times New Roman" w:cs="Times New Roman"/>
          <w:sz w:val="24"/>
          <w:szCs w:val="24"/>
        </w:rPr>
        <w:t xml:space="preserve">Pendekatan praktis dan teknis dalam menangani pengangguran di Kabupaten Gorontalo mencakup kebijakan pemerintah dan program sosial. Kebijakan pendidikan dan pelatihan yang meningkatkan keterampilan tenaga kerja sangat penting untuk mempersiapkan angkatan kerja yang kompetitif. Inisiatif kewirausahaan dan dukungan untuk usaha kecil dan menengah dapat </w:t>
      </w:r>
      <w:r w:rsidRPr="009F0A01">
        <w:rPr>
          <w:rFonts w:ascii="Times New Roman" w:hAnsi="Times New Roman" w:cs="Times New Roman"/>
          <w:sz w:val="24"/>
          <w:szCs w:val="24"/>
        </w:rPr>
        <w:lastRenderedPageBreak/>
        <w:t>mendorong penciptaan lapangan kerja baru. Peningkatan investasi, terutama dalam infrastruktur dan sektor produktif, juga berpotensi membuka banyak peluang kerja. Program sosial seperti bantuan pengangguran dan jaringan pekerjaan dapat membantu mereka yang sedang mencari pekerjaan.</w:t>
      </w:r>
    </w:p>
    <w:p w14:paraId="3DD3801E" w14:textId="25782DE2" w:rsidR="001954D8" w:rsidRPr="009F0A01" w:rsidRDefault="001954D8" w:rsidP="001954D8">
      <w:pPr>
        <w:spacing w:line="360" w:lineRule="auto"/>
        <w:ind w:firstLine="720"/>
        <w:jc w:val="both"/>
        <w:rPr>
          <w:rFonts w:ascii="Times New Roman" w:hAnsi="Times New Roman" w:cs="Times New Roman"/>
          <w:sz w:val="24"/>
          <w:szCs w:val="24"/>
        </w:rPr>
      </w:pPr>
      <w:r w:rsidRPr="007B19FB">
        <w:rPr>
          <w:sz w:val="24"/>
          <w:szCs w:val="24"/>
        </w:rPr>
        <w:t>Pemerintah menggunakan kebijakan moneter untuk mengatur inflasi, dengan tujuan menjaga stabilitas harga.</w:t>
      </w:r>
      <w:r w:rsidR="005916A4">
        <w:rPr>
          <w:rStyle w:val="FootnoteReference"/>
          <w:rFonts w:ascii="Times New Roman" w:hAnsi="Times New Roman" w:cs="Times New Roman"/>
          <w:sz w:val="24"/>
          <w:szCs w:val="24"/>
        </w:rPr>
        <w:fldChar w:fldCharType="begin" w:fldLock="1"/>
      </w:r>
      <w:r w:rsidR="005916A4">
        <w:rPr>
          <w:rFonts w:ascii="Times New Roman" w:hAnsi="Times New Roman" w:cs="Times New Roman"/>
          <w:sz w:val="24"/>
          <w:szCs w:val="24"/>
        </w:rPr>
        <w:instrText>ADDIN CSL_CITATION {"citationItems":[{"id":"ITEM-1","itemData":{"DOI":"10.15408/sjie.v4i1.2295","ISSN":"2087-2046","abstract":"This study aimed to analyze the transmission mechanism of monetary policy in   control the inflation in Indonesia, both in terms of sharia and conventional. The analytical  tools that used  in this research  is  the Autoregessive  Vector (VAR). This VAR research results conducted by Test Impulse Response Function (IRF)  and  the  Test  of  Forecast  Error  Variance  Decomposition  (FEVD).  IRF showed  that the yield on the conventional side (Model I) is variable SBI had a negative impact and bonds provide a positive impact on inflation, while on the sharia (Model II) have a positive impact in terms of reducing inflation. Fluctuation on Islamic monetary transmission mechanism more stable than the conventional monetary policy transmission mechanism. FEVD the model I give a negative contribution in raising inflation about 43.86%, while the second model of a positive contribution in the sense of lowering inflation about to 25.77%. Therefore we can conclude sharia monetary policy transmission mechanism is better than conventional transmission mechanism of monetary policyDOI: 10.15408/sjie.v4i1.2295","author":[{"dropping-particle":"","family":"Fauziyah","given":"Farah","non-dropping-particle":"","parse-names":false,"suffix":""}],"container-title":"Signifikan: Jurnal Ilmu Ekonomi","id":"ITEM-1","issue":"1","issued":{"date-parts":[["2015"]]},"title":"Kebijakan Moneter Dalam Mengatasi Inflasi Di Indonesia","type":"article-journal","volume":"4"},"uris":["http://www.mendeley.com/documents/?uuid=d13ae2fa-297f-4e47-b46a-b4d975f926ec"]}],"mendeley":{"formattedCitation":"(Fauziyah, 2015)","plainTextFormattedCitation":"(Fauziyah, 2015)","previouslyFormattedCitation":"Farah Fauziyah, ‘Kebijakan Moneter Dalam Mengatasi Inflasi Di Indonesia’, &lt;i&gt;Signifikan: Jurnal Ilmu Ekonomi&lt;/i&gt;, 4.1 (2015) &lt;https://doi.org/10.15408/sjie.v4i1.2295&gt;."},"properties":{"noteIndex":0},"schema":"https://github.com/citation-style-language/schema/raw/master/csl-citation.json"}</w:instrText>
      </w:r>
      <w:r w:rsidR="005916A4">
        <w:rPr>
          <w:rStyle w:val="FootnoteReference"/>
          <w:rFonts w:ascii="Times New Roman" w:hAnsi="Times New Roman" w:cs="Times New Roman"/>
          <w:sz w:val="24"/>
          <w:szCs w:val="24"/>
        </w:rPr>
        <w:fldChar w:fldCharType="separate"/>
      </w:r>
      <w:r w:rsidR="005916A4" w:rsidRPr="005916A4">
        <w:rPr>
          <w:rFonts w:ascii="Times New Roman" w:hAnsi="Times New Roman" w:cs="Times New Roman"/>
          <w:bCs/>
          <w:noProof/>
          <w:sz w:val="24"/>
          <w:szCs w:val="24"/>
          <w:lang w:val="en-US"/>
        </w:rPr>
        <w:t>(Fauziyah, 2015)</w:t>
      </w:r>
      <w:r w:rsidR="005916A4">
        <w:rPr>
          <w:rStyle w:val="FootnoteReference"/>
          <w:rFonts w:ascii="Times New Roman" w:hAnsi="Times New Roman" w:cs="Times New Roman"/>
          <w:sz w:val="24"/>
          <w:szCs w:val="24"/>
        </w:rPr>
        <w:fldChar w:fldCharType="end"/>
      </w:r>
      <w:r w:rsidRPr="0045373A">
        <w:rPr>
          <w:sz w:val="24"/>
          <w:szCs w:val="24"/>
        </w:rPr>
        <w:t xml:space="preserve"> </w:t>
      </w:r>
      <w:r w:rsidRPr="0045373A">
        <w:rPr>
          <w:rFonts w:ascii="Times New Roman" w:hAnsi="Times New Roman" w:cs="Times New Roman"/>
          <w:sz w:val="24"/>
          <w:szCs w:val="24"/>
        </w:rPr>
        <w:t>Untuk</w:t>
      </w:r>
      <w:r w:rsidRPr="009F0A01">
        <w:rPr>
          <w:rFonts w:ascii="Times New Roman" w:hAnsi="Times New Roman" w:cs="Times New Roman"/>
          <w:sz w:val="24"/>
          <w:szCs w:val="24"/>
        </w:rPr>
        <w:t xml:space="preserve"> mengatasi inflasi, kebijakan moneter yang efektif perlu diterapkan, termasuk mengontrol jumlah uang beredar melalui penyesuaian suku bunga dan operasi pasar terbuka. Stabilisasi harga barang-barang penting melalui intervensi pemerintah juga dapat membantu mengendalikan inflasi. Kebijakan fiskal yang menyesuaikan pengeluaran pemerintah dan tarif pajak sesuai kebutuhan dapat mengatur permintaan agregat dan membantu menjaga stabilitas harga.</w:t>
      </w:r>
    </w:p>
    <w:p w14:paraId="75E6DECE" w14:textId="77777777" w:rsidR="001954D8" w:rsidRPr="009F0A01" w:rsidRDefault="001954D8" w:rsidP="001954D8">
      <w:pPr>
        <w:spacing w:line="360" w:lineRule="auto"/>
        <w:ind w:firstLine="720"/>
        <w:jc w:val="both"/>
        <w:rPr>
          <w:rFonts w:ascii="Times New Roman" w:hAnsi="Times New Roman" w:cs="Times New Roman"/>
          <w:sz w:val="24"/>
          <w:szCs w:val="24"/>
        </w:rPr>
      </w:pPr>
      <w:r w:rsidRPr="007B19FB">
        <w:rPr>
          <w:rFonts w:ascii="Times New Roman" w:hAnsi="Times New Roman" w:cs="Times New Roman"/>
          <w:sz w:val="24"/>
          <w:szCs w:val="24"/>
        </w:rPr>
        <w:t>Pentingnya kontribusi dari pembahasan ini terletak pada memberikan pemahaman yang lebih baik mengenai faktor-faktor yang memengaruhi pengangguran dan inflasi di Kabupaten Gorontalo. Melalui analisis yang mendalam, diharapkan dapat mengidentifikasi hubungan antara pertumbuhan ekonomi, distribusi pendapatan, dan stabilitas harga</w:t>
      </w:r>
      <w:r w:rsidRPr="009F0A01">
        <w:rPr>
          <w:rFonts w:ascii="Times New Roman" w:hAnsi="Times New Roman" w:cs="Times New Roman"/>
          <w:sz w:val="24"/>
          <w:szCs w:val="24"/>
        </w:rPr>
        <w:t>. Rekomendasi kebijakan yang dihasilkan dari penelitian ini akan membantu pemerintah daerah dalam merumuskan kebijakan yang lebih efektif untuk mengurangi pengangguran dan mengendalikan inflasi. Strategi inklusif yang disusun berdasarkan pemahaman yang komprehensif ini diharapkan dapat menciptakan lapangan kerja yang stabil dan mengatasi ketimpangan ekonomi, sehingga meningkatkan kesejahteraan masyarakat di Kabupaten Gorontalo. Dengan demikian, penelitian ini dapat memberikan dampak nyata dalam mengurangi kemiskinan dan ketidakstabilan sosial yang disebabkan oleh pengangguran dan inflasi.</w:t>
      </w:r>
    </w:p>
    <w:p w14:paraId="34FE71DC" w14:textId="77777777" w:rsidR="001954D8" w:rsidRDefault="001954D8" w:rsidP="001954D8">
      <w:pPr>
        <w:spacing w:line="360" w:lineRule="auto"/>
        <w:ind w:firstLine="720"/>
        <w:jc w:val="both"/>
        <w:rPr>
          <w:rFonts w:ascii="Times New Roman" w:hAnsi="Times New Roman" w:cs="Times New Roman"/>
          <w:sz w:val="24"/>
          <w:szCs w:val="24"/>
          <w:lang w:eastAsia="id-ID"/>
        </w:rPr>
      </w:pPr>
      <w:r w:rsidRPr="00327426">
        <w:rPr>
          <w:rFonts w:ascii="Times New Roman" w:hAnsi="Times New Roman" w:cs="Times New Roman"/>
          <w:sz w:val="24"/>
          <w:szCs w:val="24"/>
          <w:lang w:eastAsia="id-ID"/>
        </w:rPr>
        <w:t xml:space="preserve">Pembahasan isu utama terkait pengangguran dan inflasi di Kabupaten Gorontalo dapat dilihat dari tiga aspek utama: </w:t>
      </w:r>
      <w:r w:rsidRPr="007B19FB">
        <w:rPr>
          <w:rFonts w:ascii="Times New Roman" w:hAnsi="Times New Roman" w:cs="Times New Roman"/>
          <w:sz w:val="24"/>
          <w:szCs w:val="24"/>
          <w:lang w:eastAsia="id-ID"/>
        </w:rPr>
        <w:t xml:space="preserve">Definisi dan klasifikasi pengangguran, definisi dan variasi inflasi, serta pendekatan praktis dan teknis dalam menangani kedua isu tersebut. Suparmoko (2007) mendefinisikan pengangguran sebagai ketidakmampuan angkatan kerja untuk mendapatkan pekerjaan sesuai dengan kebutuhan atau keinginan mereka. Ini merujuk pada situasi di mana individu yang sudah masuk dalam angkatan kerja belum mendapatkan pekerjaan dan masih berusaha mencarinya. Definisi ini didukung oleh Badan Pusat Statistik (BPS) yang menyatakan bahwa pengangguran mencakup penduduk yang tidak bekerja tetapi sedang mencari pekerjaan atau sedang mempersiapkan usaha baru, serta mereka yang tidak mencari pekerjaan karena sudah diterima bekerja tetapi belum memulai pekerjaan. Murni (2006) mendefinisikan </w:t>
      </w:r>
      <w:r w:rsidRPr="007B19FB">
        <w:rPr>
          <w:rFonts w:ascii="Times New Roman" w:hAnsi="Times New Roman" w:cs="Times New Roman"/>
          <w:sz w:val="24"/>
          <w:szCs w:val="24"/>
          <w:lang w:eastAsia="id-ID"/>
        </w:rPr>
        <w:lastRenderedPageBreak/>
        <w:t>pengangguran sebagai orang yang tidak memiliki pekerjaan atau penghasilan, sedangkan Sukirno (2008) menjelaskan bahwa pengangguran terjadi ketika seseorang dalam angkatan kerja ingin mendapatkan pekerjaan tetapi belum berhasil memperolehnya. Pengangguran dapat dibagi menjadi beberapa jenis berdasarkan penyebab dan sifatnya. Pengangguran struktural terjadi karena perubahan dalam struktur ekonomi yang menghasilkan ketidaksesuaian antara keterampilan tenaga kerja dan kebutuhan pasar kerja.</w:t>
      </w:r>
      <w:r>
        <w:rPr>
          <w:rFonts w:ascii="Times New Roman" w:hAnsi="Times New Roman" w:cs="Times New Roman"/>
          <w:sz w:val="24"/>
          <w:szCs w:val="24"/>
          <w:lang w:eastAsia="id-ID"/>
        </w:rPr>
        <w:t xml:space="preserve"> </w:t>
      </w:r>
      <w:r w:rsidRPr="00327426">
        <w:rPr>
          <w:rFonts w:ascii="Times New Roman" w:hAnsi="Times New Roman" w:cs="Times New Roman"/>
          <w:sz w:val="24"/>
          <w:szCs w:val="24"/>
          <w:lang w:eastAsia="id-ID"/>
        </w:rPr>
        <w:t>Pengangguran friksional bersifat sementara, terjadi saat individu dalam proses mencari pekerjaan baru atau berpindah antar pekerjaan. Pengangguran siklikal terkait dengan fluktuasi dalam siklus ekonomi, di mana resesi ekonomi menyebabkan penurunan permintaan tenaga kerja.</w:t>
      </w:r>
    </w:p>
    <w:p w14:paraId="2062C37D" w14:textId="77777777" w:rsidR="001954D8" w:rsidRPr="00327426" w:rsidRDefault="001954D8" w:rsidP="001954D8">
      <w:pPr>
        <w:spacing w:line="360" w:lineRule="auto"/>
        <w:ind w:firstLine="720"/>
        <w:jc w:val="both"/>
        <w:rPr>
          <w:rFonts w:ascii="Times New Roman" w:hAnsi="Times New Roman" w:cs="Times New Roman"/>
          <w:sz w:val="24"/>
          <w:szCs w:val="24"/>
          <w:lang w:eastAsia="id-ID"/>
        </w:rPr>
      </w:pPr>
      <w:r w:rsidRPr="007B19FB">
        <w:rPr>
          <w:rFonts w:ascii="Times New Roman" w:hAnsi="Times New Roman" w:cs="Times New Roman"/>
          <w:sz w:val="24"/>
          <w:szCs w:val="24"/>
          <w:lang w:eastAsia="id-ID"/>
        </w:rPr>
        <w:t>Menurut Budiono (2008) dan Sukirno (2008), inflasi adalah proses terus-menerus dalam kenaikan harga-harga umum barang dan jasa. Inflasi bisa timbul karena berbagai faktor, termasuk kelebihan permintaan agregat dibandingkan dengan penawaran agregat, sebagaimana dijelaskan dalam teori Keynesian</w:t>
      </w:r>
      <w:r w:rsidRPr="00327426">
        <w:rPr>
          <w:rFonts w:ascii="Times New Roman" w:hAnsi="Times New Roman" w:cs="Times New Roman"/>
          <w:sz w:val="24"/>
          <w:szCs w:val="24"/>
          <w:lang w:eastAsia="id-ID"/>
        </w:rPr>
        <w:t xml:space="preserve">. Teori monetaris melihat inflasi sebagai akibat dari pertumbuhan jumlah uang beredar yang melebihi pertumbuhan output ekonomi. </w:t>
      </w:r>
      <w:r w:rsidRPr="007B19FB">
        <w:rPr>
          <w:rFonts w:ascii="Times New Roman" w:hAnsi="Times New Roman" w:cs="Times New Roman"/>
          <w:sz w:val="24"/>
          <w:szCs w:val="24"/>
          <w:lang w:eastAsia="id-ID"/>
        </w:rPr>
        <w:t>Inflasi dapat dibagi menjadi dua kategori, yaitu inflasi tarikan permintaan, yang timbul karena adanya peningkatan permintaan agregat yang melebihi kapasitas produksi, dan inflasi dorongan biaya, yang terjadi akibat kenaikan biaya produksi seperti upah dan bahan baku.</w:t>
      </w:r>
    </w:p>
    <w:p w14:paraId="07F25F97" w14:textId="77777777" w:rsidR="001954D8" w:rsidRPr="00327426" w:rsidRDefault="001954D8" w:rsidP="001954D8">
      <w:pPr>
        <w:spacing w:line="360" w:lineRule="auto"/>
        <w:ind w:firstLine="720"/>
        <w:jc w:val="both"/>
        <w:rPr>
          <w:rFonts w:ascii="Times New Roman" w:hAnsi="Times New Roman" w:cs="Times New Roman"/>
          <w:sz w:val="24"/>
          <w:szCs w:val="24"/>
          <w:lang w:eastAsia="id-ID"/>
        </w:rPr>
      </w:pPr>
      <w:r w:rsidRPr="007B19FB">
        <w:rPr>
          <w:rFonts w:ascii="Times New Roman" w:hAnsi="Times New Roman" w:cs="Times New Roman"/>
          <w:sz w:val="24"/>
          <w:szCs w:val="24"/>
          <w:lang w:eastAsia="id-ID"/>
        </w:rPr>
        <w:t>Pendekatan praktis dan teknis dalam menangani pengangguran di Kabupaten Gorontalo meliputi berbagai kebijakan dan program yang dirancang untuk meningkatkan keterampilan tenaga kerja, mendorong kewirausahaan, dan menarik investasi. Kebijakan pendidikan dan pelatihan memiliki peran kunci dalam mempersiapkan angkatan kerja yang kompeten dan siap bersaing di pasar kerja. Langkah-langkah kewirausahaan dan dukungan untuk usaha kecil dan menengah dapat merangsang penciptaan lapangan kerja baru, sementara peningkatan investasi, khususnya dalam infrastruktur dan sektor produktif, membuka beragam peluang kerja.</w:t>
      </w:r>
      <w:r>
        <w:rPr>
          <w:rFonts w:ascii="Times New Roman" w:hAnsi="Times New Roman" w:cs="Times New Roman"/>
          <w:sz w:val="24"/>
          <w:szCs w:val="24"/>
          <w:lang w:eastAsia="id-ID"/>
        </w:rPr>
        <w:t xml:space="preserve"> </w:t>
      </w:r>
      <w:r w:rsidRPr="00327426">
        <w:rPr>
          <w:rFonts w:ascii="Times New Roman" w:hAnsi="Times New Roman" w:cs="Times New Roman"/>
          <w:sz w:val="24"/>
          <w:szCs w:val="24"/>
          <w:lang w:eastAsia="id-ID"/>
        </w:rPr>
        <w:t>Selain itu, program sosial seperti bantuan pengangguran dan jaringan pekerjaan dapat membantu individu yang sedang mencari pekerjaan.</w:t>
      </w:r>
      <w:r>
        <w:rPr>
          <w:rFonts w:ascii="Times New Roman" w:hAnsi="Times New Roman" w:cs="Times New Roman"/>
          <w:sz w:val="24"/>
          <w:szCs w:val="24"/>
          <w:lang w:eastAsia="id-ID"/>
        </w:rPr>
        <w:t xml:space="preserve"> </w:t>
      </w:r>
      <w:r w:rsidRPr="00327426">
        <w:rPr>
          <w:rFonts w:ascii="Times New Roman" w:hAnsi="Times New Roman" w:cs="Times New Roman"/>
          <w:sz w:val="24"/>
          <w:szCs w:val="24"/>
          <w:lang w:eastAsia="id-ID"/>
        </w:rPr>
        <w:t>Untuk mengatasi inflasi, kebijakan moneter yang efektif perlu diterapkan untuk mengontrol jumlah uang beredar. Ini termasuk penyesuaian suku bunga dan operasi pasar terbuka. Stabilisasi harga barang-barang penting melalui intervensi pemerintah juga dapat membantu mengendalikan inflasi. Kebijakan fiskal yang menyesuaikan pengeluaran pemerintah dan tarif pajak sesuai kebutuhan juga penting dalam mengatur permintaan agregat dan menjaga stabilitas harga.</w:t>
      </w:r>
    </w:p>
    <w:p w14:paraId="7849DAC6" w14:textId="77777777" w:rsidR="001954D8" w:rsidRDefault="001954D8" w:rsidP="001954D8">
      <w:pPr>
        <w:spacing w:line="360" w:lineRule="auto"/>
        <w:ind w:firstLine="720"/>
        <w:jc w:val="both"/>
        <w:rPr>
          <w:rFonts w:ascii="Times New Roman" w:hAnsi="Times New Roman" w:cs="Times New Roman"/>
          <w:sz w:val="24"/>
          <w:szCs w:val="24"/>
          <w:lang w:eastAsia="id-ID"/>
        </w:rPr>
      </w:pPr>
      <w:r w:rsidRPr="007B19FB">
        <w:rPr>
          <w:rFonts w:ascii="Times New Roman" w:hAnsi="Times New Roman" w:cs="Times New Roman"/>
          <w:sz w:val="24"/>
          <w:szCs w:val="24"/>
          <w:lang w:eastAsia="id-ID"/>
        </w:rPr>
        <w:lastRenderedPageBreak/>
        <w:t>Pembahasan ini memiliki peran penting dalam pemahaman terhadap faktor-faktor yang memengaruhi pengangguran dan inflasi di Kabupaten Gorontalo. Dengan melakukan analisis yang mendalam, diharapkan dapat mengidentifikasi hubungan antara pertumbuhan ekonomi, distribusi pendapatan, dan stabilitas harga.</w:t>
      </w:r>
      <w:r>
        <w:rPr>
          <w:rFonts w:ascii="Times New Roman" w:hAnsi="Times New Roman" w:cs="Times New Roman"/>
          <w:sz w:val="24"/>
          <w:szCs w:val="24"/>
          <w:lang w:eastAsia="id-ID"/>
        </w:rPr>
        <w:t xml:space="preserve"> </w:t>
      </w:r>
      <w:r w:rsidRPr="00327426">
        <w:rPr>
          <w:rFonts w:ascii="Times New Roman" w:hAnsi="Times New Roman" w:cs="Times New Roman"/>
          <w:sz w:val="24"/>
          <w:szCs w:val="24"/>
          <w:lang w:eastAsia="id-ID"/>
        </w:rPr>
        <w:t>Rekomendasi kebijakan yang dihasilkan dari penelitian ini akan membantu pemerintah daerah dalam merumuskan kebijakan yang lebih efektif untuk mengurangi pengangguran dan mengendalikan inflasi. Strategi inklusif yang disusun berdasarkan pemahaman komprehensif ini diharapkan dapat menciptakan lapangan kerja yang stabil dan mengatasi ketimpangan ekonomi, sehingga meningkatkan kesejahteraan masyarakat di Kabupaten Gorontalo. Dengan demikian, penelitian ini diharapkan dapat memberikan dampak nyata dalam mengurangi kemiskinan dan ketidakstabilan sosial yang disebabkan oleh pengangguran dan inflasi.</w:t>
      </w:r>
    </w:p>
    <w:p w14:paraId="445AE39A" w14:textId="77777777" w:rsidR="001954D8" w:rsidRPr="00D840F9" w:rsidRDefault="001954D8" w:rsidP="001954D8">
      <w:pPr>
        <w:spacing w:line="360" w:lineRule="auto"/>
        <w:ind w:firstLine="720"/>
        <w:jc w:val="both"/>
        <w:rPr>
          <w:rFonts w:ascii="Times New Roman" w:hAnsi="Times New Roman" w:cs="Times New Roman"/>
          <w:sz w:val="24"/>
          <w:szCs w:val="24"/>
        </w:rPr>
      </w:pPr>
      <w:r w:rsidRPr="00D840F9">
        <w:rPr>
          <w:rFonts w:ascii="Times New Roman" w:hAnsi="Times New Roman" w:cs="Times New Roman"/>
          <w:sz w:val="24"/>
          <w:szCs w:val="24"/>
        </w:rPr>
        <w:t>Meskipun literatur yang diberikan memberikan gambaran yang komprehensif tentang pengangguran dan inflasi di Kabupaten Gorontalo, terdapat beberapa kekurangan yang perlu dikritisi. Salah satunya adalah kurangnya fokus pada aspek sosial dan budaya yang memengaruhi pengangguran dan inflasi. Beberapa literatur cenderung terlalu menekankan aspek ekonomi tanpa memperhatikan secara mendalam faktor-faktor non-ekonomi yang juga berperan penting. Misalnya, norma sosial, budaya kerja, dan preferensi pekerjaan mungkin memiliki dampak signifikan pada tingkat partisipasi tenaga kerja dan inflasi, namun kurang mendapat perhatian yang memadai dalam literatur tersebut.</w:t>
      </w:r>
    </w:p>
    <w:p w14:paraId="6DDA6695" w14:textId="77777777" w:rsidR="001954D8" w:rsidRPr="00D840F9" w:rsidRDefault="001954D8" w:rsidP="001954D8">
      <w:pPr>
        <w:spacing w:line="360" w:lineRule="auto"/>
        <w:ind w:firstLine="720"/>
        <w:jc w:val="both"/>
        <w:rPr>
          <w:rFonts w:ascii="Times New Roman" w:hAnsi="Times New Roman" w:cs="Times New Roman"/>
          <w:sz w:val="24"/>
          <w:szCs w:val="24"/>
        </w:rPr>
      </w:pPr>
      <w:r w:rsidRPr="00D840F9">
        <w:rPr>
          <w:rFonts w:ascii="Times New Roman" w:hAnsi="Times New Roman" w:cs="Times New Roman"/>
          <w:sz w:val="24"/>
          <w:szCs w:val="24"/>
        </w:rPr>
        <w:t>Selain itu, keterbatasan dalam fokus pada sektor-sektor spesifik juga menjadi kendala. Beberapa penelitian tidak memfokuskan analisisnya pada sektor-sektor yang berpotensi besar dalam penciptaan lapangan kerja atau yang paling terpengaruh oleh inflasi. Padahal, sektor-sektor seperti pertanian, pariwisata, dan industri kreatif mungkin memerlukan perhatian khusus dalam konteks Kabupaten Gorontalo. Dengan tidak mempertimbangkan secara mendalam peran sektor-sektor ini, literatur tersebut mungkin belum memberikan gambaran yang lengkap tentang upaya pengurangan pengangguran dan pengendalian inflasi di wilayah tersebut.</w:t>
      </w:r>
    </w:p>
    <w:p w14:paraId="6E9E4196" w14:textId="77777777" w:rsidR="001954D8" w:rsidRPr="00D840F9" w:rsidRDefault="001954D8" w:rsidP="001954D8">
      <w:pPr>
        <w:spacing w:line="360" w:lineRule="auto"/>
        <w:ind w:firstLine="720"/>
        <w:jc w:val="both"/>
        <w:rPr>
          <w:rFonts w:ascii="Times New Roman" w:hAnsi="Times New Roman" w:cs="Times New Roman"/>
          <w:sz w:val="24"/>
          <w:szCs w:val="24"/>
        </w:rPr>
      </w:pPr>
      <w:r w:rsidRPr="00D840F9">
        <w:rPr>
          <w:rFonts w:ascii="Times New Roman" w:hAnsi="Times New Roman" w:cs="Times New Roman"/>
          <w:sz w:val="24"/>
          <w:szCs w:val="24"/>
        </w:rPr>
        <w:t xml:space="preserve">Selanjutnya, keterbatasan dalam implementasi kebijakan juga perlu mendapat perhatian. Beberapa studi memberikan rekomendasi kebijakan tanpa menjelaskan secara detail bagaimana kebijakan tersebut dapat diimplementasikan secara efektif di tingkat lokal. </w:t>
      </w:r>
      <w:r w:rsidRPr="007B19FB">
        <w:rPr>
          <w:rFonts w:ascii="Times New Roman" w:hAnsi="Times New Roman" w:cs="Times New Roman"/>
          <w:sz w:val="24"/>
          <w:szCs w:val="24"/>
        </w:rPr>
        <w:t>Kekurangan dalam menganalisis kapasitas pemerintah daerah, sumber daya yang tersedia, dan hambatan yang mungkin dihadapi dalam pelaksanaan kebijakan juga merupakan aspek yang perlu dievaluasi.</w:t>
      </w:r>
      <w:r>
        <w:rPr>
          <w:rFonts w:ascii="Times New Roman" w:hAnsi="Times New Roman" w:cs="Times New Roman"/>
          <w:sz w:val="24"/>
          <w:szCs w:val="24"/>
        </w:rPr>
        <w:t xml:space="preserve"> </w:t>
      </w:r>
      <w:r w:rsidRPr="00D840F9">
        <w:rPr>
          <w:rFonts w:ascii="Times New Roman" w:hAnsi="Times New Roman" w:cs="Times New Roman"/>
          <w:sz w:val="24"/>
          <w:szCs w:val="24"/>
        </w:rPr>
        <w:t xml:space="preserve">Tanpa memperhitungkan faktor-faktor ini, rekomendasi kebijakan yang </w:t>
      </w:r>
      <w:r w:rsidRPr="00D840F9">
        <w:rPr>
          <w:rFonts w:ascii="Times New Roman" w:hAnsi="Times New Roman" w:cs="Times New Roman"/>
          <w:sz w:val="24"/>
          <w:szCs w:val="24"/>
        </w:rPr>
        <w:lastRenderedPageBreak/>
        <w:t>diberikan mungkin tidak realistis atau tidak dapat dilaksanakan dengan baik di Kabupaten Gorontalo.</w:t>
      </w:r>
      <w:r>
        <w:rPr>
          <w:rFonts w:ascii="Times New Roman" w:hAnsi="Times New Roman" w:cs="Times New Roman"/>
          <w:sz w:val="24"/>
          <w:szCs w:val="24"/>
        </w:rPr>
        <w:t xml:space="preserve"> </w:t>
      </w:r>
      <w:r w:rsidRPr="00D840F9">
        <w:rPr>
          <w:rFonts w:ascii="Times New Roman" w:hAnsi="Times New Roman" w:cs="Times New Roman"/>
          <w:sz w:val="24"/>
          <w:szCs w:val="24"/>
        </w:rPr>
        <w:t>Demikian pula, terdapat keterbatasan dalam kualitas data yang digunakan dalam beberapa literatur. Beberapa studi mungkin menggunakan data yang sudah tidak mutakhir atau kurang relevan dengan kondisi ekonomi saat ini di wilayah tersebut. Perubahan ekonomi yang dinamis menuntut penggunaan data terkini untuk memberikan gambaran yang akurat tentang tingkat pengangguran dan inflasi. Kurangnya data yang mutakhir dapat menghasilkan analisis yang tidak sepenuhnya akurat atau relevan dengan realitas terkini di lapangan.</w:t>
      </w:r>
    </w:p>
    <w:p w14:paraId="48470137" w14:textId="77777777" w:rsidR="001954D8" w:rsidRDefault="001954D8" w:rsidP="001954D8">
      <w:pPr>
        <w:spacing w:line="360" w:lineRule="auto"/>
        <w:ind w:firstLine="720"/>
        <w:jc w:val="both"/>
        <w:rPr>
          <w:rFonts w:ascii="Times New Roman" w:hAnsi="Times New Roman" w:cs="Times New Roman"/>
          <w:sz w:val="24"/>
          <w:szCs w:val="24"/>
        </w:rPr>
      </w:pPr>
      <w:r w:rsidRPr="00D840F9">
        <w:rPr>
          <w:rFonts w:ascii="Times New Roman" w:hAnsi="Times New Roman" w:cs="Times New Roman"/>
          <w:sz w:val="24"/>
          <w:szCs w:val="24"/>
        </w:rPr>
        <w:t>Dengan menyoroti kekurangan-kekurangan ini, penelitian yang akan datang diharapkan dapat merancang pendekatan yang lebih holistik dan komprehensif dalam mengatasi masalah pengangguran dan inflasi di Kabupaten Gorontalo. Kritik terhadap literatur sebelumnya dapat membantu peneliti untuk menghasilkan analisis yang lebih mendalam dan kebijakan yang lebih efektif sesuai dengan kondisi riil di lapangan.</w:t>
      </w:r>
    </w:p>
    <w:p w14:paraId="1304C033" w14:textId="77777777" w:rsidR="00E11017" w:rsidRDefault="00E11017" w:rsidP="001954D8">
      <w:pPr>
        <w:spacing w:line="360" w:lineRule="auto"/>
        <w:ind w:firstLine="720"/>
        <w:jc w:val="both"/>
        <w:rPr>
          <w:rFonts w:ascii="Times New Roman" w:hAnsi="Times New Roman" w:cs="Times New Roman"/>
          <w:sz w:val="24"/>
          <w:szCs w:val="24"/>
        </w:rPr>
      </w:pPr>
    </w:p>
    <w:p w14:paraId="7C55FE68" w14:textId="77777777" w:rsidR="00BB77EA" w:rsidRPr="008974DA" w:rsidRDefault="00390012">
      <w:pPr>
        <w:spacing w:before="120" w:after="0" w:line="360" w:lineRule="auto"/>
        <w:rPr>
          <w:rFonts w:ascii="Times New Roman" w:eastAsia="Times New Roman" w:hAnsi="Times New Roman" w:cs="Times New Roman"/>
          <w:b/>
          <w:sz w:val="24"/>
          <w:szCs w:val="24"/>
        </w:rPr>
      </w:pPr>
      <w:r w:rsidRPr="008974DA">
        <w:rPr>
          <w:rFonts w:ascii="Times New Roman" w:eastAsia="Times New Roman" w:hAnsi="Times New Roman" w:cs="Times New Roman"/>
          <w:b/>
          <w:sz w:val="24"/>
          <w:szCs w:val="24"/>
        </w:rPr>
        <w:t>METODE PENELITIAN</w:t>
      </w:r>
    </w:p>
    <w:p w14:paraId="3B55A6E0" w14:textId="77777777" w:rsidR="001954D8" w:rsidRPr="00FC1762" w:rsidRDefault="001954D8" w:rsidP="001954D8">
      <w:pPr>
        <w:spacing w:line="360" w:lineRule="auto"/>
        <w:ind w:firstLine="720"/>
        <w:jc w:val="both"/>
        <w:rPr>
          <w:rFonts w:ascii="Times New Roman" w:hAnsi="Times New Roman" w:cs="Times New Roman"/>
          <w:sz w:val="24"/>
          <w:szCs w:val="24"/>
          <w:lang w:eastAsia="id-ID"/>
        </w:rPr>
      </w:pPr>
      <w:r w:rsidRPr="007B19FB">
        <w:rPr>
          <w:rFonts w:ascii="Times New Roman" w:hAnsi="Times New Roman" w:cs="Times New Roman"/>
          <w:sz w:val="24"/>
          <w:szCs w:val="24"/>
          <w:lang w:eastAsia="id-ID"/>
        </w:rPr>
        <w:t>Penelitian ini bertujuan untuk menggali dan menelaah faktor-faktor yang berpengaruh terhadap tingkat pengangguran dan inflasi di Kabupaten Gorontalo. Penelitian ini mengadopsi pendekatan kualitatif dengan memusatkan perhatian pada wawancara mendalam dengan berbagai pemangku kepentingan, termasuk pekerja, pengusaha, dan pemerintah kabupaten.</w:t>
      </w:r>
      <w:r>
        <w:rPr>
          <w:rFonts w:ascii="Times New Roman" w:hAnsi="Times New Roman" w:cs="Times New Roman"/>
          <w:sz w:val="24"/>
          <w:szCs w:val="24"/>
          <w:lang w:eastAsia="id-ID"/>
        </w:rPr>
        <w:t xml:space="preserve"> </w:t>
      </w:r>
      <w:r w:rsidRPr="00FC1762">
        <w:rPr>
          <w:rFonts w:ascii="Times New Roman" w:hAnsi="Times New Roman" w:cs="Times New Roman"/>
          <w:sz w:val="24"/>
          <w:szCs w:val="24"/>
          <w:lang w:eastAsia="id-ID"/>
        </w:rPr>
        <w:t>Melalui wawancara ini, peneliti berusaha memahami persepsi dan pengalaman langsung dari para informan mengenai dinamika pengangguran dan inflasi di wilayah ini.</w:t>
      </w:r>
    </w:p>
    <w:p w14:paraId="5FEFB0AC" w14:textId="77777777" w:rsidR="001954D8" w:rsidRPr="00FC1762" w:rsidRDefault="001954D8" w:rsidP="001954D8">
      <w:pPr>
        <w:pStyle w:val="ListParagraph"/>
        <w:numPr>
          <w:ilvl w:val="0"/>
          <w:numId w:val="5"/>
        </w:numPr>
        <w:spacing w:line="360" w:lineRule="auto"/>
        <w:jc w:val="both"/>
        <w:rPr>
          <w:rFonts w:ascii="Times New Roman" w:hAnsi="Times New Roman" w:cs="Times New Roman"/>
          <w:sz w:val="24"/>
          <w:szCs w:val="24"/>
          <w:lang w:eastAsia="id-ID"/>
        </w:rPr>
      </w:pPr>
      <w:r w:rsidRPr="00FC1762">
        <w:rPr>
          <w:rFonts w:ascii="Times New Roman" w:hAnsi="Times New Roman" w:cs="Times New Roman"/>
          <w:sz w:val="24"/>
          <w:szCs w:val="24"/>
          <w:lang w:eastAsia="id-ID"/>
        </w:rPr>
        <w:t>Desain Penelitian</w:t>
      </w:r>
    </w:p>
    <w:p w14:paraId="09599366" w14:textId="77777777" w:rsidR="001954D8" w:rsidRDefault="001954D8" w:rsidP="001954D8">
      <w:pPr>
        <w:pStyle w:val="ListParagraph"/>
        <w:numPr>
          <w:ilvl w:val="0"/>
          <w:numId w:val="6"/>
        </w:numPr>
        <w:spacing w:line="360" w:lineRule="auto"/>
        <w:jc w:val="both"/>
        <w:rPr>
          <w:rFonts w:ascii="Times New Roman" w:hAnsi="Times New Roman" w:cs="Times New Roman"/>
          <w:sz w:val="24"/>
          <w:szCs w:val="24"/>
          <w:lang w:eastAsia="id-ID"/>
        </w:rPr>
      </w:pPr>
      <w:r w:rsidRPr="00FC1762">
        <w:rPr>
          <w:rFonts w:ascii="Times New Roman" w:hAnsi="Times New Roman" w:cs="Times New Roman"/>
          <w:sz w:val="24"/>
          <w:szCs w:val="24"/>
          <w:lang w:eastAsia="id-ID"/>
        </w:rPr>
        <w:t>Tujuan Penelitian</w:t>
      </w:r>
    </w:p>
    <w:p w14:paraId="4C786C85" w14:textId="77777777" w:rsidR="001954D8" w:rsidRDefault="001954D8" w:rsidP="001954D8">
      <w:pPr>
        <w:pStyle w:val="ListParagraph"/>
        <w:numPr>
          <w:ilvl w:val="0"/>
          <w:numId w:val="7"/>
        </w:numPr>
        <w:spacing w:line="360" w:lineRule="auto"/>
        <w:jc w:val="both"/>
        <w:rPr>
          <w:rFonts w:ascii="Times New Roman" w:hAnsi="Times New Roman" w:cs="Times New Roman"/>
          <w:sz w:val="24"/>
          <w:szCs w:val="24"/>
          <w:lang w:eastAsia="id-ID"/>
        </w:rPr>
      </w:pPr>
      <w:r w:rsidRPr="00FC1762">
        <w:rPr>
          <w:rFonts w:ascii="Times New Roman" w:hAnsi="Times New Roman" w:cs="Times New Roman"/>
          <w:sz w:val="24"/>
          <w:szCs w:val="24"/>
          <w:lang w:eastAsia="id-ID"/>
        </w:rPr>
        <w:t>Menganalisis faktor-faktor yang mempengaruhi tingkat pengangguran dan inflasi di Kabupaten Gorontalo.</w:t>
      </w:r>
    </w:p>
    <w:p w14:paraId="42E81A8F" w14:textId="77777777" w:rsidR="001954D8" w:rsidRPr="00FC1762" w:rsidRDefault="001954D8" w:rsidP="001954D8">
      <w:pPr>
        <w:pStyle w:val="ListParagraph"/>
        <w:numPr>
          <w:ilvl w:val="0"/>
          <w:numId w:val="7"/>
        </w:numPr>
        <w:spacing w:line="360" w:lineRule="auto"/>
        <w:jc w:val="both"/>
        <w:rPr>
          <w:rFonts w:ascii="Times New Roman" w:hAnsi="Times New Roman" w:cs="Times New Roman"/>
          <w:sz w:val="24"/>
          <w:szCs w:val="24"/>
          <w:lang w:eastAsia="id-ID"/>
        </w:rPr>
      </w:pPr>
      <w:r w:rsidRPr="00FC1762">
        <w:rPr>
          <w:rFonts w:ascii="Times New Roman" w:hAnsi="Times New Roman" w:cs="Times New Roman"/>
          <w:sz w:val="24"/>
          <w:szCs w:val="24"/>
          <w:lang w:eastAsia="id-ID"/>
        </w:rPr>
        <w:t>Memahami persepsi dan pengalaman langsung para pemangku kepentingan terkait dengan pengangguran dan inflasi di wilayah tersebut.</w:t>
      </w:r>
    </w:p>
    <w:p w14:paraId="5D4FBD88" w14:textId="77777777" w:rsidR="001954D8" w:rsidRDefault="001954D8" w:rsidP="001954D8">
      <w:pPr>
        <w:pStyle w:val="ListParagraph"/>
        <w:numPr>
          <w:ilvl w:val="0"/>
          <w:numId w:val="6"/>
        </w:numPr>
        <w:spacing w:line="360" w:lineRule="auto"/>
        <w:jc w:val="both"/>
        <w:rPr>
          <w:rFonts w:ascii="Times New Roman" w:hAnsi="Times New Roman" w:cs="Times New Roman"/>
          <w:sz w:val="24"/>
          <w:szCs w:val="24"/>
          <w:lang w:eastAsia="id-ID"/>
        </w:rPr>
      </w:pPr>
      <w:r w:rsidRPr="00FC1762">
        <w:rPr>
          <w:rFonts w:ascii="Times New Roman" w:hAnsi="Times New Roman" w:cs="Times New Roman"/>
          <w:sz w:val="24"/>
          <w:szCs w:val="24"/>
          <w:lang w:eastAsia="id-ID"/>
        </w:rPr>
        <w:t>Metode Pengumpulan Data</w:t>
      </w:r>
    </w:p>
    <w:p w14:paraId="57270596" w14:textId="77777777" w:rsidR="001954D8" w:rsidRPr="00FC1762" w:rsidRDefault="001954D8" w:rsidP="001954D8">
      <w:pPr>
        <w:pStyle w:val="ListParagraph"/>
        <w:numPr>
          <w:ilvl w:val="0"/>
          <w:numId w:val="8"/>
        </w:numPr>
        <w:spacing w:line="360" w:lineRule="auto"/>
        <w:jc w:val="both"/>
        <w:rPr>
          <w:rFonts w:ascii="Times New Roman" w:hAnsi="Times New Roman" w:cs="Times New Roman"/>
          <w:sz w:val="24"/>
          <w:szCs w:val="24"/>
          <w:lang w:eastAsia="id-ID"/>
        </w:rPr>
      </w:pPr>
      <w:r w:rsidRPr="00FC1762">
        <w:rPr>
          <w:rFonts w:ascii="Times New Roman" w:hAnsi="Times New Roman" w:cs="Times New Roman"/>
          <w:sz w:val="24"/>
          <w:szCs w:val="24"/>
          <w:lang w:eastAsia="id-ID"/>
        </w:rPr>
        <w:t xml:space="preserve">Wawancara Mendalam: Wawancara akan dilakukan dengan pemangku kepentingan utama, termasuk pekerja, pengusaha, dan pemerintah kabupaten. Wawancara akan berfokus pada pengalaman, persepsi, dan </w:t>
      </w:r>
      <w:r w:rsidRPr="00FC1762">
        <w:rPr>
          <w:rFonts w:ascii="Times New Roman" w:hAnsi="Times New Roman" w:cs="Times New Roman"/>
          <w:sz w:val="24"/>
          <w:szCs w:val="24"/>
          <w:lang w:eastAsia="id-ID"/>
        </w:rPr>
        <w:lastRenderedPageBreak/>
        <w:t>pemahaman mereka tentang pengangguran dan inflasi di Kabupaten Gorontalo.</w:t>
      </w:r>
    </w:p>
    <w:p w14:paraId="0F0E3D03" w14:textId="77777777" w:rsidR="001954D8" w:rsidRDefault="001954D8" w:rsidP="001954D8">
      <w:pPr>
        <w:pStyle w:val="ListParagraph"/>
        <w:numPr>
          <w:ilvl w:val="0"/>
          <w:numId w:val="6"/>
        </w:numPr>
        <w:spacing w:line="360" w:lineRule="auto"/>
        <w:jc w:val="both"/>
        <w:rPr>
          <w:rFonts w:ascii="Times New Roman" w:hAnsi="Times New Roman" w:cs="Times New Roman"/>
          <w:sz w:val="24"/>
          <w:szCs w:val="24"/>
          <w:lang w:eastAsia="id-ID"/>
        </w:rPr>
      </w:pPr>
      <w:r w:rsidRPr="00FC1762">
        <w:rPr>
          <w:rFonts w:ascii="Times New Roman" w:hAnsi="Times New Roman" w:cs="Times New Roman"/>
          <w:sz w:val="24"/>
          <w:szCs w:val="24"/>
          <w:lang w:eastAsia="id-ID"/>
        </w:rPr>
        <w:t>Pemilihan Sampel</w:t>
      </w:r>
    </w:p>
    <w:p w14:paraId="304756AF" w14:textId="77777777" w:rsidR="001954D8" w:rsidRPr="00FC1762" w:rsidRDefault="001954D8" w:rsidP="001954D8">
      <w:pPr>
        <w:pStyle w:val="ListParagraph"/>
        <w:numPr>
          <w:ilvl w:val="0"/>
          <w:numId w:val="8"/>
        </w:numPr>
        <w:spacing w:line="360" w:lineRule="auto"/>
        <w:jc w:val="both"/>
        <w:rPr>
          <w:rFonts w:ascii="Times New Roman" w:hAnsi="Times New Roman" w:cs="Times New Roman"/>
          <w:sz w:val="24"/>
          <w:szCs w:val="24"/>
          <w:lang w:eastAsia="id-ID"/>
        </w:rPr>
      </w:pPr>
      <w:r w:rsidRPr="00FC1762">
        <w:rPr>
          <w:rFonts w:ascii="Times New Roman" w:hAnsi="Times New Roman" w:cs="Times New Roman"/>
          <w:sz w:val="24"/>
          <w:szCs w:val="24"/>
          <w:lang w:eastAsia="id-ID"/>
        </w:rPr>
        <w:t>Pemangku Kepentingan Terkait: Sampel akan dipilih dari berbagai pemangku kepentingan yang mem</w:t>
      </w:r>
      <w:r>
        <w:rPr>
          <w:rFonts w:ascii="Times New Roman" w:hAnsi="Times New Roman" w:cs="Times New Roman"/>
          <w:sz w:val="24"/>
          <w:szCs w:val="24"/>
          <w:lang w:eastAsia="id-ID"/>
        </w:rPr>
        <w:t>punyai</w:t>
      </w:r>
      <w:r w:rsidRPr="00FC1762">
        <w:rPr>
          <w:rFonts w:ascii="Times New Roman" w:hAnsi="Times New Roman" w:cs="Times New Roman"/>
          <w:sz w:val="24"/>
          <w:szCs w:val="24"/>
          <w:lang w:eastAsia="id-ID"/>
        </w:rPr>
        <w:t xml:space="preserve"> pengalaman dan pengetahuan yang </w:t>
      </w:r>
      <w:r>
        <w:rPr>
          <w:rFonts w:ascii="Times New Roman" w:hAnsi="Times New Roman" w:cs="Times New Roman"/>
          <w:sz w:val="24"/>
          <w:szCs w:val="24"/>
          <w:lang w:eastAsia="id-ID"/>
        </w:rPr>
        <w:t>sesuai</w:t>
      </w:r>
      <w:r w:rsidRPr="00FC1762">
        <w:rPr>
          <w:rFonts w:ascii="Times New Roman" w:hAnsi="Times New Roman" w:cs="Times New Roman"/>
          <w:sz w:val="24"/>
          <w:szCs w:val="24"/>
          <w:lang w:eastAsia="id-ID"/>
        </w:rPr>
        <w:t xml:space="preserve"> dengan isu pengangguran dan inflasi, seperti pekerja dari berbagai sektor, pengusaha, dan pejabat pemerintah kabupaten.</w:t>
      </w:r>
    </w:p>
    <w:p w14:paraId="3BD55310" w14:textId="77777777" w:rsidR="001954D8" w:rsidRDefault="001954D8" w:rsidP="001954D8">
      <w:pPr>
        <w:pStyle w:val="ListParagraph"/>
        <w:numPr>
          <w:ilvl w:val="0"/>
          <w:numId w:val="6"/>
        </w:numPr>
        <w:spacing w:line="360" w:lineRule="auto"/>
        <w:jc w:val="both"/>
        <w:rPr>
          <w:rFonts w:ascii="Times New Roman" w:hAnsi="Times New Roman" w:cs="Times New Roman"/>
          <w:sz w:val="24"/>
          <w:szCs w:val="24"/>
          <w:lang w:eastAsia="id-ID"/>
        </w:rPr>
      </w:pPr>
      <w:r w:rsidRPr="00FC1762">
        <w:rPr>
          <w:rFonts w:ascii="Times New Roman" w:hAnsi="Times New Roman" w:cs="Times New Roman"/>
          <w:sz w:val="24"/>
          <w:szCs w:val="24"/>
          <w:lang w:eastAsia="id-ID"/>
        </w:rPr>
        <w:t>Prosedur Penelitian</w:t>
      </w:r>
    </w:p>
    <w:p w14:paraId="01E05E57" w14:textId="77777777" w:rsidR="001954D8" w:rsidRPr="00FC1762" w:rsidRDefault="001954D8" w:rsidP="001954D8">
      <w:pPr>
        <w:pStyle w:val="ListParagraph"/>
        <w:numPr>
          <w:ilvl w:val="0"/>
          <w:numId w:val="8"/>
        </w:numPr>
        <w:spacing w:line="360" w:lineRule="auto"/>
        <w:jc w:val="both"/>
        <w:rPr>
          <w:rFonts w:ascii="Times New Roman" w:hAnsi="Times New Roman" w:cs="Times New Roman"/>
          <w:sz w:val="24"/>
          <w:szCs w:val="24"/>
          <w:lang w:eastAsia="id-ID"/>
        </w:rPr>
      </w:pPr>
      <w:r w:rsidRPr="00FC1762">
        <w:rPr>
          <w:rFonts w:ascii="Times New Roman" w:hAnsi="Times New Roman" w:cs="Times New Roman"/>
          <w:sz w:val="24"/>
          <w:szCs w:val="24"/>
          <w:lang w:eastAsia="id-ID"/>
        </w:rPr>
        <w:t>Wawancara Mendalam: Wawancara akan dilakukan secara tatap muka dengan pemangku kepentingan yang terpilih. Wawancara akan berlangsung dalam suasana yang santai dan terstruktur, memberikan kesempatan kepada informan untuk mengemukakan pandangan dan pengalaman mereka secara bebas.</w:t>
      </w:r>
    </w:p>
    <w:p w14:paraId="178FD4B3" w14:textId="77777777" w:rsidR="001954D8" w:rsidRDefault="001954D8" w:rsidP="001954D8">
      <w:pPr>
        <w:pStyle w:val="ListParagraph"/>
        <w:numPr>
          <w:ilvl w:val="0"/>
          <w:numId w:val="6"/>
        </w:numPr>
        <w:spacing w:line="360" w:lineRule="auto"/>
        <w:jc w:val="both"/>
        <w:rPr>
          <w:rFonts w:ascii="Times New Roman" w:hAnsi="Times New Roman" w:cs="Times New Roman"/>
          <w:sz w:val="24"/>
          <w:szCs w:val="24"/>
          <w:lang w:eastAsia="id-ID"/>
        </w:rPr>
      </w:pPr>
      <w:r w:rsidRPr="00FC1762">
        <w:rPr>
          <w:rFonts w:ascii="Times New Roman" w:hAnsi="Times New Roman" w:cs="Times New Roman"/>
          <w:sz w:val="24"/>
          <w:szCs w:val="24"/>
          <w:lang w:eastAsia="id-ID"/>
        </w:rPr>
        <w:t>Analisis Data</w:t>
      </w:r>
    </w:p>
    <w:p w14:paraId="03DF8723" w14:textId="77777777" w:rsidR="001954D8" w:rsidRDefault="001954D8" w:rsidP="001954D8">
      <w:pPr>
        <w:pStyle w:val="ListParagraph"/>
        <w:numPr>
          <w:ilvl w:val="0"/>
          <w:numId w:val="8"/>
        </w:numPr>
        <w:spacing w:line="360" w:lineRule="auto"/>
        <w:jc w:val="both"/>
        <w:rPr>
          <w:rFonts w:ascii="Times New Roman" w:hAnsi="Times New Roman" w:cs="Times New Roman"/>
          <w:sz w:val="24"/>
          <w:szCs w:val="24"/>
          <w:lang w:eastAsia="id-ID"/>
        </w:rPr>
      </w:pPr>
      <w:r w:rsidRPr="00FC1762">
        <w:rPr>
          <w:rFonts w:ascii="Times New Roman" w:hAnsi="Times New Roman" w:cs="Times New Roman"/>
          <w:sz w:val="24"/>
          <w:szCs w:val="24"/>
          <w:lang w:eastAsia="id-ID"/>
        </w:rPr>
        <w:t>Transkripsi Wawancara: Setelah wawancara, rekaman wawancara akan ditranskripsi secara lengkap.</w:t>
      </w:r>
    </w:p>
    <w:p w14:paraId="3150055C" w14:textId="77777777" w:rsidR="001954D8" w:rsidRPr="006F6FFA" w:rsidRDefault="001954D8" w:rsidP="001954D8">
      <w:pPr>
        <w:pStyle w:val="ListParagraph"/>
        <w:numPr>
          <w:ilvl w:val="0"/>
          <w:numId w:val="8"/>
        </w:numPr>
        <w:spacing w:line="360" w:lineRule="auto"/>
        <w:jc w:val="both"/>
        <w:rPr>
          <w:rFonts w:ascii="Times New Roman" w:hAnsi="Times New Roman" w:cs="Times New Roman"/>
          <w:sz w:val="24"/>
          <w:szCs w:val="24"/>
          <w:lang w:eastAsia="id-ID"/>
        </w:rPr>
      </w:pPr>
      <w:r w:rsidRPr="00FC1762">
        <w:rPr>
          <w:rFonts w:ascii="Times New Roman" w:hAnsi="Times New Roman" w:cs="Times New Roman"/>
          <w:sz w:val="24"/>
          <w:szCs w:val="24"/>
          <w:lang w:eastAsia="id-ID"/>
        </w:rPr>
        <w:t xml:space="preserve">Analisis Tematik: Data yang terkumpul akan dianalisis menggunakan pendekatan analisis tematik. </w:t>
      </w:r>
      <w:r w:rsidRPr="006F6FFA">
        <w:rPr>
          <w:rFonts w:ascii="Times New Roman" w:hAnsi="Times New Roman" w:cs="Times New Roman"/>
          <w:sz w:val="24"/>
          <w:szCs w:val="24"/>
          <w:lang w:eastAsia="id-ID"/>
        </w:rPr>
        <w:t>Tema-tema utama yang timbul dari wawancara akan diidentifikasi dan dianalisis secara cermat untuk memahami faktor-faktor yang memengaruhi tingkat pengangguran dan inflasi di Kabupaten Gorontalo</w:t>
      </w:r>
      <w:r>
        <w:rPr>
          <w:rFonts w:ascii="Times New Roman" w:hAnsi="Times New Roman" w:cs="Times New Roman"/>
          <w:sz w:val="24"/>
          <w:szCs w:val="24"/>
          <w:lang w:eastAsia="id-ID"/>
        </w:rPr>
        <w:t>.</w:t>
      </w:r>
    </w:p>
    <w:p w14:paraId="65EA6460" w14:textId="77777777" w:rsidR="001954D8" w:rsidRDefault="001954D8" w:rsidP="001954D8">
      <w:pPr>
        <w:pStyle w:val="ListParagraph"/>
        <w:numPr>
          <w:ilvl w:val="0"/>
          <w:numId w:val="6"/>
        </w:numPr>
        <w:spacing w:line="360" w:lineRule="auto"/>
        <w:jc w:val="both"/>
        <w:rPr>
          <w:rFonts w:ascii="Times New Roman" w:hAnsi="Times New Roman" w:cs="Times New Roman"/>
          <w:sz w:val="24"/>
          <w:szCs w:val="24"/>
          <w:lang w:eastAsia="id-ID"/>
        </w:rPr>
      </w:pPr>
      <w:r w:rsidRPr="00FC1762">
        <w:rPr>
          <w:rFonts w:ascii="Times New Roman" w:hAnsi="Times New Roman" w:cs="Times New Roman"/>
          <w:sz w:val="24"/>
          <w:szCs w:val="24"/>
          <w:lang w:eastAsia="id-ID"/>
        </w:rPr>
        <w:t>Etika Penelitian</w:t>
      </w:r>
    </w:p>
    <w:p w14:paraId="6C199B6D" w14:textId="77777777" w:rsidR="001954D8" w:rsidRPr="00FC1762" w:rsidRDefault="001954D8" w:rsidP="001954D8">
      <w:pPr>
        <w:pStyle w:val="ListParagraph"/>
        <w:numPr>
          <w:ilvl w:val="0"/>
          <w:numId w:val="9"/>
        </w:numPr>
        <w:spacing w:line="360" w:lineRule="auto"/>
        <w:jc w:val="both"/>
        <w:rPr>
          <w:rFonts w:ascii="Times New Roman" w:hAnsi="Times New Roman" w:cs="Times New Roman"/>
          <w:sz w:val="24"/>
          <w:szCs w:val="24"/>
          <w:lang w:eastAsia="id-ID"/>
        </w:rPr>
      </w:pPr>
      <w:r w:rsidRPr="00FC1762">
        <w:rPr>
          <w:rFonts w:ascii="Times New Roman" w:hAnsi="Times New Roman" w:cs="Times New Roman"/>
          <w:sz w:val="24"/>
          <w:szCs w:val="24"/>
          <w:lang w:eastAsia="id-ID"/>
        </w:rPr>
        <w:t>Keamanan dan Kerahasiaan: Identitas semua responden akan dijaga kerahasiaannya. Hanya informasi yang relevan dengan penelitian yang akan diungkapkan Setiap informan akan diminta untuk memberikan persetujuan tertulis sebelum dilakukan wawancara.</w:t>
      </w:r>
    </w:p>
    <w:p w14:paraId="2D6C9BA9" w14:textId="77777777" w:rsidR="001954D8" w:rsidRDefault="001954D8" w:rsidP="001954D8">
      <w:pPr>
        <w:pStyle w:val="ListParagraph"/>
        <w:numPr>
          <w:ilvl w:val="0"/>
          <w:numId w:val="6"/>
        </w:numPr>
        <w:spacing w:line="360" w:lineRule="auto"/>
        <w:jc w:val="both"/>
        <w:rPr>
          <w:rFonts w:ascii="Times New Roman" w:hAnsi="Times New Roman" w:cs="Times New Roman"/>
          <w:sz w:val="24"/>
          <w:szCs w:val="24"/>
          <w:lang w:eastAsia="id-ID"/>
        </w:rPr>
      </w:pPr>
      <w:r w:rsidRPr="00FC1762">
        <w:rPr>
          <w:rFonts w:ascii="Times New Roman" w:hAnsi="Times New Roman" w:cs="Times New Roman"/>
          <w:sz w:val="24"/>
          <w:szCs w:val="24"/>
          <w:lang w:eastAsia="id-ID"/>
        </w:rPr>
        <w:t>Kontribusi Penelitian</w:t>
      </w:r>
    </w:p>
    <w:p w14:paraId="0A0DD52B" w14:textId="61C13855" w:rsidR="00BB77EA" w:rsidRPr="001954D8" w:rsidRDefault="001954D8" w:rsidP="001954D8">
      <w:pPr>
        <w:pStyle w:val="ListParagraph"/>
        <w:numPr>
          <w:ilvl w:val="0"/>
          <w:numId w:val="9"/>
        </w:numPr>
        <w:spacing w:line="360" w:lineRule="auto"/>
        <w:jc w:val="both"/>
        <w:rPr>
          <w:rFonts w:ascii="Times New Roman" w:hAnsi="Times New Roman" w:cs="Times New Roman"/>
          <w:sz w:val="24"/>
          <w:szCs w:val="24"/>
          <w:lang w:eastAsia="id-ID"/>
        </w:rPr>
      </w:pPr>
      <w:r w:rsidRPr="006F6FFA">
        <w:rPr>
          <w:rFonts w:ascii="Times New Roman" w:hAnsi="Times New Roman" w:cs="Times New Roman"/>
          <w:sz w:val="24"/>
          <w:szCs w:val="24"/>
          <w:lang w:eastAsia="id-ID"/>
        </w:rPr>
        <w:t xml:space="preserve">Penelitian ini diharapkan akan memberikan pemahaman yang mendalam mengenai faktor-faktor yang memengaruhi tingkat pengangguran dan inflasi di Kabupaten Gorontalo. Dengan memperoleh pemahaman yang lebih baik tentang persepsi dan pengalaman langsung dari para pemangku kepentingan, penelitian ini akan memberikan landasan yang kuat untuk </w:t>
      </w:r>
      <w:r w:rsidRPr="006F6FFA">
        <w:rPr>
          <w:rFonts w:ascii="Times New Roman" w:hAnsi="Times New Roman" w:cs="Times New Roman"/>
          <w:sz w:val="24"/>
          <w:szCs w:val="24"/>
          <w:lang w:eastAsia="id-ID"/>
        </w:rPr>
        <w:lastRenderedPageBreak/>
        <w:t>merumuskan rekomendasi kebijakan yang lebih efektif dalam mengatasi masalah pengangguran dan inflasi di wilayah ini.</w:t>
      </w:r>
    </w:p>
    <w:p w14:paraId="4FB78FFD" w14:textId="77777777" w:rsidR="00BB77EA" w:rsidRPr="008974DA" w:rsidRDefault="00BB77EA">
      <w:pPr>
        <w:spacing w:before="120" w:after="0" w:line="240" w:lineRule="auto"/>
        <w:rPr>
          <w:rFonts w:ascii="Times New Roman" w:eastAsia="Times New Roman" w:hAnsi="Times New Roman" w:cs="Times New Roman"/>
          <w:b/>
          <w:sz w:val="24"/>
          <w:szCs w:val="24"/>
        </w:rPr>
      </w:pPr>
    </w:p>
    <w:p w14:paraId="501BADAF" w14:textId="0D78EB9B" w:rsidR="00BB77EA" w:rsidRPr="008974DA" w:rsidRDefault="00390012">
      <w:pPr>
        <w:spacing w:before="120" w:after="0" w:line="360" w:lineRule="auto"/>
        <w:rPr>
          <w:rFonts w:ascii="Times New Roman" w:eastAsia="Times New Roman" w:hAnsi="Times New Roman" w:cs="Times New Roman"/>
          <w:b/>
          <w:sz w:val="24"/>
          <w:szCs w:val="24"/>
        </w:rPr>
      </w:pPr>
      <w:r w:rsidRPr="008974DA">
        <w:rPr>
          <w:rFonts w:ascii="Times New Roman" w:eastAsia="Times New Roman" w:hAnsi="Times New Roman" w:cs="Times New Roman"/>
          <w:b/>
          <w:sz w:val="24"/>
          <w:szCs w:val="24"/>
        </w:rPr>
        <w:t xml:space="preserve">HASIL DAN PEMBAHASAN </w:t>
      </w:r>
    </w:p>
    <w:p w14:paraId="0654B4ED" w14:textId="77777777" w:rsidR="001954D8" w:rsidRPr="00974810" w:rsidRDefault="001954D8" w:rsidP="001954D8">
      <w:pPr>
        <w:spacing w:line="360" w:lineRule="auto"/>
        <w:ind w:firstLine="720"/>
        <w:jc w:val="both"/>
        <w:rPr>
          <w:rFonts w:ascii="Times New Roman" w:hAnsi="Times New Roman" w:cs="Times New Roman"/>
          <w:sz w:val="24"/>
          <w:szCs w:val="24"/>
        </w:rPr>
      </w:pPr>
      <w:r w:rsidRPr="00974810">
        <w:rPr>
          <w:rFonts w:ascii="Times New Roman" w:hAnsi="Times New Roman" w:cs="Times New Roman"/>
          <w:sz w:val="24"/>
          <w:szCs w:val="24"/>
        </w:rPr>
        <w:t>Setelah melakukan serangkaian wawancara mendalam dengan berbagai pemangku kepentingan di Kabupaten Gorontalo, beberapa temuan signifikan telah diidentifikasi.</w:t>
      </w:r>
      <w:r>
        <w:rPr>
          <w:rFonts w:ascii="Times New Roman" w:hAnsi="Times New Roman" w:cs="Times New Roman"/>
          <w:sz w:val="24"/>
          <w:szCs w:val="24"/>
        </w:rPr>
        <w:t xml:space="preserve"> </w:t>
      </w:r>
      <w:r w:rsidRPr="006F6FFA">
        <w:rPr>
          <w:rFonts w:ascii="Times New Roman" w:hAnsi="Times New Roman" w:cs="Times New Roman"/>
          <w:sz w:val="24"/>
          <w:szCs w:val="24"/>
        </w:rPr>
        <w:t>Dalam wawancara dengan para pekerja, ditemukan bahwa tantangan utama yang mereka hadapi dalam mencari pekerjaan adalah kurangnya peluang kerja yang sesuai dengan keterampilan dan latar belakang pendidikan mereka. Banyak di antara mereka merasa bahwa pasar kerja lokal belum mampu menyerap tenaga kerja yang tersedia. Seorang responden, Ahmad, yang merupakan lulusan teknik mesin, menyatakan, "Sangat sulit menemukan pekerjaan yang sesuai dengan latar belakang pendidikan saya di sini.</w:t>
      </w:r>
      <w:r>
        <w:rPr>
          <w:rFonts w:ascii="Times New Roman" w:hAnsi="Times New Roman" w:cs="Times New Roman"/>
          <w:sz w:val="24"/>
          <w:szCs w:val="24"/>
        </w:rPr>
        <w:t xml:space="preserve"> </w:t>
      </w:r>
      <w:r w:rsidRPr="006F6FFA">
        <w:rPr>
          <w:rFonts w:ascii="Times New Roman" w:hAnsi="Times New Roman" w:cs="Times New Roman"/>
          <w:sz w:val="24"/>
          <w:szCs w:val="24"/>
        </w:rPr>
        <w:t>"</w:t>
      </w:r>
      <w:r w:rsidRPr="00974810">
        <w:rPr>
          <w:rFonts w:ascii="Times New Roman" w:hAnsi="Times New Roman" w:cs="Times New Roman"/>
          <w:sz w:val="24"/>
          <w:szCs w:val="24"/>
        </w:rPr>
        <w:t>Banyak perusahaan di daerah ini lebih memilih untuk merekrut pekerja dengan pengalaman kerja daripada lulusan baru seperti saya."</w:t>
      </w:r>
    </w:p>
    <w:p w14:paraId="7AAD9666" w14:textId="77777777" w:rsidR="001954D8" w:rsidRPr="00974810" w:rsidRDefault="001954D8" w:rsidP="001954D8">
      <w:pPr>
        <w:spacing w:line="360" w:lineRule="auto"/>
        <w:ind w:firstLine="720"/>
        <w:jc w:val="both"/>
        <w:rPr>
          <w:rFonts w:ascii="Times New Roman" w:hAnsi="Times New Roman" w:cs="Times New Roman"/>
          <w:sz w:val="24"/>
          <w:szCs w:val="24"/>
        </w:rPr>
      </w:pPr>
      <w:r w:rsidRPr="00974810">
        <w:rPr>
          <w:rFonts w:ascii="Times New Roman" w:hAnsi="Times New Roman" w:cs="Times New Roman"/>
          <w:sz w:val="24"/>
          <w:szCs w:val="24"/>
        </w:rPr>
        <w:t>Dari sudut pandang pengusaha, kendala utama dalam merekrut pekerja adalah keterbatasan keterampilan dan pengalaman yang dimiliki oleh calon karyawan. Banyak perusahaan lokal menghadapi kesulitan dalam menemukan tenaga kerja yang memiliki keterampilan yang sesuai dengan kebutuhan industri. Hal ini mengakibatkan tingginya tingkat turnover dan kesulitan dalam menjaga stabilitas tenaga kerja. Dalam wawancara dengan seorang pengusaha lokal, Budi, ia menyatakan, "Kami sering menghadapi kesulitan dalam merekrut tenaga kerja yang memiliki keterampilan yang sesuai dengan kebutuhan industri kami. Seringkali kami harus memberikan pelatihan tambahan kepada karyawan baru agar mereka dapat beradaptasi dengan pekerjaan."</w:t>
      </w:r>
    </w:p>
    <w:p w14:paraId="706FD0FF" w14:textId="77777777" w:rsidR="001954D8" w:rsidRDefault="001954D8" w:rsidP="001954D8">
      <w:pPr>
        <w:spacing w:line="360" w:lineRule="auto"/>
        <w:ind w:firstLine="720"/>
        <w:jc w:val="both"/>
        <w:rPr>
          <w:rFonts w:ascii="Times New Roman" w:hAnsi="Times New Roman" w:cs="Times New Roman"/>
          <w:sz w:val="24"/>
          <w:szCs w:val="24"/>
        </w:rPr>
      </w:pPr>
      <w:r w:rsidRPr="00974810">
        <w:rPr>
          <w:rFonts w:ascii="Times New Roman" w:hAnsi="Times New Roman" w:cs="Times New Roman"/>
          <w:sz w:val="24"/>
          <w:szCs w:val="24"/>
        </w:rPr>
        <w:t>Dari perspektif pemerintah kabupaten, masalah pengangguran di Kabupaten Gorontalo diakibatkan oleh kurangnya kerjasama antara dunia industri, perguruan tinggi, dan pemerintah daerah dalam mengembangkan program pelatihan k</w:t>
      </w:r>
      <w:r>
        <w:rPr>
          <w:rFonts w:ascii="Times New Roman" w:hAnsi="Times New Roman" w:cs="Times New Roman"/>
          <w:sz w:val="24"/>
          <w:szCs w:val="24"/>
        </w:rPr>
        <w:t>ompetensi</w:t>
      </w:r>
      <w:r w:rsidRPr="00974810">
        <w:rPr>
          <w:rFonts w:ascii="Times New Roman" w:hAnsi="Times New Roman" w:cs="Times New Roman"/>
          <w:sz w:val="24"/>
          <w:szCs w:val="24"/>
        </w:rPr>
        <w:t xml:space="preserve"> yang </w:t>
      </w:r>
      <w:r>
        <w:rPr>
          <w:rFonts w:ascii="Times New Roman" w:hAnsi="Times New Roman" w:cs="Times New Roman"/>
          <w:sz w:val="24"/>
          <w:szCs w:val="24"/>
        </w:rPr>
        <w:t>sesuai</w:t>
      </w:r>
      <w:r w:rsidRPr="00974810">
        <w:rPr>
          <w:rFonts w:ascii="Times New Roman" w:hAnsi="Times New Roman" w:cs="Times New Roman"/>
          <w:sz w:val="24"/>
          <w:szCs w:val="24"/>
        </w:rPr>
        <w:t xml:space="preserve"> </w:t>
      </w:r>
      <w:r>
        <w:rPr>
          <w:rFonts w:ascii="Times New Roman" w:hAnsi="Times New Roman" w:cs="Times New Roman"/>
          <w:sz w:val="24"/>
          <w:szCs w:val="24"/>
        </w:rPr>
        <w:t>dengan keperluan</w:t>
      </w:r>
      <w:r w:rsidRPr="00974810">
        <w:rPr>
          <w:rFonts w:ascii="Times New Roman" w:hAnsi="Times New Roman" w:cs="Times New Roman"/>
          <w:sz w:val="24"/>
          <w:szCs w:val="24"/>
        </w:rPr>
        <w:t xml:space="preserve"> pasar tenaga kerja lokal. Banyak lulusan sekolah dan perguruan tinggi yang tidak memiliki keterampilan yang dibutuhkan oleh industri lokal, sehingga menyebabkan </w:t>
      </w:r>
      <w:r w:rsidRPr="006F6FFA">
        <w:rPr>
          <w:rFonts w:ascii="Times New Roman" w:hAnsi="Times New Roman" w:cs="Times New Roman"/>
          <w:sz w:val="24"/>
          <w:szCs w:val="24"/>
        </w:rPr>
        <w:t>perbedaan antara jumlah tenaga kerja yang tersedia dan jumlah tenaga kerja yang dibutuhkan di wilayah ini.</w:t>
      </w:r>
    </w:p>
    <w:p w14:paraId="0CB1AFEA" w14:textId="77777777" w:rsidR="001954D8" w:rsidRPr="00974810" w:rsidRDefault="001954D8" w:rsidP="001954D8">
      <w:pPr>
        <w:spacing w:line="360" w:lineRule="auto"/>
        <w:ind w:firstLine="720"/>
        <w:jc w:val="both"/>
        <w:rPr>
          <w:rFonts w:ascii="Times New Roman" w:hAnsi="Times New Roman" w:cs="Times New Roman"/>
          <w:sz w:val="24"/>
          <w:szCs w:val="24"/>
        </w:rPr>
      </w:pPr>
      <w:r w:rsidRPr="00974810">
        <w:rPr>
          <w:rFonts w:ascii="Times New Roman" w:hAnsi="Times New Roman" w:cs="Times New Roman"/>
          <w:sz w:val="24"/>
          <w:szCs w:val="24"/>
        </w:rPr>
        <w:t>Inflasi di Kabupaten Gorontalo juga menjadi masalah serius yang mempengaruhi kesejahteraan masyarakat. Harga-harga barang kebutuhan pokok terus meningkat, sedangkan kenaikan upah tidak mampu menutupi peningkatan biaya hidup. Hal ini menyebabkan penurunan daya beli secara keseluruhan, terutama bagi keluarga dengan pendapatan terbatas.</w:t>
      </w:r>
    </w:p>
    <w:p w14:paraId="17B65F6E" w14:textId="77777777" w:rsidR="001954D8" w:rsidRPr="00974810" w:rsidRDefault="001954D8" w:rsidP="001954D8">
      <w:pPr>
        <w:spacing w:line="360" w:lineRule="auto"/>
        <w:ind w:firstLine="720"/>
        <w:jc w:val="both"/>
        <w:rPr>
          <w:rFonts w:ascii="Times New Roman" w:hAnsi="Times New Roman" w:cs="Times New Roman"/>
          <w:sz w:val="24"/>
          <w:szCs w:val="24"/>
        </w:rPr>
      </w:pPr>
      <w:r w:rsidRPr="00974810">
        <w:rPr>
          <w:rFonts w:ascii="Times New Roman" w:hAnsi="Times New Roman" w:cs="Times New Roman"/>
          <w:sz w:val="24"/>
          <w:szCs w:val="24"/>
        </w:rPr>
        <w:lastRenderedPageBreak/>
        <w:t>Dari sudut pandang masyarakat, inflasi telah menyebabkan penurunan daya beli secara keseluruhan. Harga-harga barang kebutuhan pokok terus meningkat, sementara kenaikan upah tidak sebanding dengan kenaikan harga. Banyak keluarga mengalami kesulitan dalam memenuhi kebutuhan sehari-hari karena biaya hidup yang semakin tinggi. Dalam wawancara dengan seorang ibu rumah tangga, Siti, ia menyatakan, "Harga-harga semakin naik setiap bulannya. Kami kesulitan untuk memenuhi kebutuhan pokok karena penghasilan kami tidak mencukupi lagi."</w:t>
      </w:r>
    </w:p>
    <w:p w14:paraId="4A77B403" w14:textId="77777777" w:rsidR="001954D8" w:rsidRPr="00974810" w:rsidRDefault="001954D8" w:rsidP="001954D8">
      <w:pPr>
        <w:spacing w:line="360" w:lineRule="auto"/>
        <w:ind w:firstLine="720"/>
        <w:jc w:val="both"/>
        <w:rPr>
          <w:rFonts w:ascii="Times New Roman" w:hAnsi="Times New Roman" w:cs="Times New Roman"/>
          <w:sz w:val="24"/>
          <w:szCs w:val="24"/>
        </w:rPr>
      </w:pPr>
      <w:r w:rsidRPr="00974810">
        <w:rPr>
          <w:rFonts w:ascii="Times New Roman" w:hAnsi="Times New Roman" w:cs="Times New Roman"/>
          <w:sz w:val="24"/>
          <w:szCs w:val="24"/>
        </w:rPr>
        <w:t xml:space="preserve">Dari perspektif pengusaha, inflasi telah menyebabkan biaya produksi meningkat, yang pada akhirnya berdampak pada harga jual produk. Hal ini mengurangi daya saing perusahaan lokal di pasar regional dan nasional. Dalam wawancara dengan seorang pengusaha kecil, Dharma, ia menyatakan, "Inflasi telah membuat biaya produksi meningkat. </w:t>
      </w:r>
      <w:r w:rsidRPr="009E2023">
        <w:rPr>
          <w:rFonts w:ascii="Times New Roman" w:hAnsi="Times New Roman" w:cs="Times New Roman"/>
          <w:sz w:val="24"/>
          <w:szCs w:val="24"/>
        </w:rPr>
        <w:t xml:space="preserve">Kami mengalami kesulitan dalam bersaing dengan produk impor yang memiliki harga lebih rendah. </w:t>
      </w:r>
      <w:r w:rsidRPr="00974810">
        <w:rPr>
          <w:rFonts w:ascii="Times New Roman" w:hAnsi="Times New Roman" w:cs="Times New Roman"/>
          <w:sz w:val="24"/>
          <w:szCs w:val="24"/>
        </w:rPr>
        <w:t>karena harga produk lokal menjadi lebih tinggi."</w:t>
      </w:r>
      <w:r>
        <w:rPr>
          <w:rFonts w:ascii="Times New Roman" w:hAnsi="Times New Roman" w:cs="Times New Roman"/>
          <w:sz w:val="24"/>
          <w:szCs w:val="24"/>
        </w:rPr>
        <w:t xml:space="preserve"> </w:t>
      </w:r>
      <w:r w:rsidRPr="009E2023">
        <w:rPr>
          <w:rFonts w:ascii="Times New Roman" w:hAnsi="Times New Roman" w:cs="Times New Roman"/>
          <w:sz w:val="24"/>
          <w:szCs w:val="24"/>
        </w:rPr>
        <w:t>Inflasi telah menaikkan biaya produksi, sehingga mengakibatkan kenaikan harga jual produk.</w:t>
      </w:r>
      <w:r>
        <w:rPr>
          <w:rFonts w:ascii="Times New Roman" w:hAnsi="Times New Roman" w:cs="Times New Roman"/>
          <w:sz w:val="24"/>
          <w:szCs w:val="24"/>
        </w:rPr>
        <w:t xml:space="preserve"> </w:t>
      </w:r>
      <w:r w:rsidRPr="00974810">
        <w:rPr>
          <w:rFonts w:ascii="Times New Roman" w:hAnsi="Times New Roman" w:cs="Times New Roman"/>
          <w:sz w:val="24"/>
          <w:szCs w:val="24"/>
        </w:rPr>
        <w:t>Hal ini membuat produk lokal kurang kompetitif di pasar regional dan nasional. Seiring dengan itu, perusahaan lokal menghadapi tekanan yang lebih besar untuk menjaga daya saing mereka.</w:t>
      </w:r>
    </w:p>
    <w:p w14:paraId="6D41A1A4" w14:textId="77777777" w:rsidR="001954D8" w:rsidRPr="00974810" w:rsidRDefault="001954D8" w:rsidP="001954D8">
      <w:pPr>
        <w:spacing w:line="360" w:lineRule="auto"/>
        <w:ind w:firstLine="720"/>
        <w:jc w:val="both"/>
        <w:rPr>
          <w:rFonts w:ascii="Times New Roman" w:hAnsi="Times New Roman" w:cs="Times New Roman"/>
          <w:sz w:val="24"/>
          <w:szCs w:val="24"/>
        </w:rPr>
      </w:pPr>
      <w:r w:rsidRPr="00974810">
        <w:rPr>
          <w:rFonts w:ascii="Times New Roman" w:hAnsi="Times New Roman" w:cs="Times New Roman"/>
          <w:sz w:val="24"/>
          <w:szCs w:val="24"/>
        </w:rPr>
        <w:t>Pemerintah daerah Kabupaten Gorontalo harus mempertimbangkan adopsi kebijakan yang komprehensif dan terintegrasi untuk mengatasi pengangguran dan inflasi. Berikut adalah beberapa implikasi kebijakan lebih lanjut yang dapat dipertimbangkan:</w:t>
      </w:r>
    </w:p>
    <w:p w14:paraId="09E30685" w14:textId="77777777" w:rsidR="001954D8" w:rsidRPr="00974810" w:rsidRDefault="001954D8" w:rsidP="001954D8">
      <w:pPr>
        <w:spacing w:line="360" w:lineRule="auto"/>
        <w:jc w:val="both"/>
        <w:rPr>
          <w:rFonts w:ascii="Times New Roman" w:hAnsi="Times New Roman" w:cs="Times New Roman"/>
          <w:sz w:val="24"/>
          <w:szCs w:val="24"/>
        </w:rPr>
      </w:pPr>
      <w:r w:rsidRPr="00974810">
        <w:rPr>
          <w:rFonts w:ascii="Times New Roman" w:hAnsi="Times New Roman" w:cs="Times New Roman"/>
          <w:sz w:val="24"/>
          <w:szCs w:val="24"/>
        </w:rPr>
        <w:t>1. Kebijakan Pendidikan dan Pelatihan Keterampilan</w:t>
      </w:r>
    </w:p>
    <w:p w14:paraId="657DCC32" w14:textId="77777777" w:rsidR="001954D8" w:rsidRPr="009E2023" w:rsidRDefault="001954D8" w:rsidP="001954D8">
      <w:pPr>
        <w:spacing w:line="360" w:lineRule="auto"/>
        <w:ind w:firstLine="720"/>
        <w:jc w:val="both"/>
        <w:rPr>
          <w:rFonts w:ascii="Times New Roman" w:hAnsi="Times New Roman" w:cs="Times New Roman"/>
          <w:sz w:val="24"/>
          <w:szCs w:val="24"/>
        </w:rPr>
      </w:pPr>
      <w:r w:rsidRPr="009E2023">
        <w:rPr>
          <w:rFonts w:ascii="Times New Roman" w:hAnsi="Times New Roman" w:cs="Times New Roman"/>
          <w:sz w:val="24"/>
          <w:szCs w:val="24"/>
        </w:rPr>
        <w:t>Pemerintah daerah perlu meningkatkan kerjasama dengan industri dan perguruan tinggi untuk mengembangkan program pendidikan dan pelatihan keterampilan yang sesuai dengan kebutuhan pasar tenaga kerja lokal. Langkah ini akan membantu mengurangi kesenjangan antara keterampilan yang dimiliki oleh angkatan kerja dan kebutuhan industri.</w:t>
      </w:r>
    </w:p>
    <w:p w14:paraId="260F76A1" w14:textId="77777777" w:rsidR="001954D8" w:rsidRPr="00974810" w:rsidRDefault="001954D8" w:rsidP="001954D8">
      <w:pPr>
        <w:spacing w:line="360" w:lineRule="auto"/>
        <w:jc w:val="both"/>
        <w:rPr>
          <w:rFonts w:ascii="Times New Roman" w:hAnsi="Times New Roman" w:cs="Times New Roman"/>
          <w:sz w:val="24"/>
          <w:szCs w:val="24"/>
        </w:rPr>
      </w:pPr>
      <w:r w:rsidRPr="00974810">
        <w:rPr>
          <w:rFonts w:ascii="Times New Roman" w:hAnsi="Times New Roman" w:cs="Times New Roman"/>
          <w:sz w:val="24"/>
          <w:szCs w:val="24"/>
        </w:rPr>
        <w:t>2. Dukungan untuk Usaha Kecil dan Menengah (UKM)</w:t>
      </w:r>
    </w:p>
    <w:p w14:paraId="3A46B782" w14:textId="77777777" w:rsidR="001954D8" w:rsidRPr="00974810" w:rsidRDefault="001954D8" w:rsidP="001954D8">
      <w:pPr>
        <w:spacing w:line="360" w:lineRule="auto"/>
        <w:ind w:firstLine="720"/>
        <w:jc w:val="both"/>
        <w:rPr>
          <w:rFonts w:ascii="Times New Roman" w:hAnsi="Times New Roman" w:cs="Times New Roman"/>
          <w:sz w:val="24"/>
          <w:szCs w:val="24"/>
        </w:rPr>
      </w:pPr>
      <w:r w:rsidRPr="00974810">
        <w:rPr>
          <w:rFonts w:ascii="Times New Roman" w:hAnsi="Times New Roman" w:cs="Times New Roman"/>
          <w:sz w:val="24"/>
          <w:szCs w:val="24"/>
        </w:rPr>
        <w:t>Pemerintah daerah harus memberikan dukungan yang lebih besar untuk usaha kecil dan menengah, yang merupakan pilar ekonomi lokal. Ini termasuk akses lebih mudah ke pembiayaan, pelatihan kewirausahaan, dan akses pasar yang lebih luas.</w:t>
      </w:r>
    </w:p>
    <w:p w14:paraId="45FAD8D5" w14:textId="77777777" w:rsidR="001954D8" w:rsidRPr="00974810" w:rsidRDefault="001954D8" w:rsidP="001954D8">
      <w:pPr>
        <w:spacing w:line="360" w:lineRule="auto"/>
        <w:jc w:val="both"/>
        <w:rPr>
          <w:rFonts w:ascii="Times New Roman" w:hAnsi="Times New Roman" w:cs="Times New Roman"/>
          <w:sz w:val="24"/>
          <w:szCs w:val="24"/>
        </w:rPr>
      </w:pPr>
      <w:r w:rsidRPr="00974810">
        <w:rPr>
          <w:rFonts w:ascii="Times New Roman" w:hAnsi="Times New Roman" w:cs="Times New Roman"/>
          <w:sz w:val="24"/>
          <w:szCs w:val="24"/>
        </w:rPr>
        <w:t>3. Kebijakan Moneter dan Fiskal</w:t>
      </w:r>
    </w:p>
    <w:p w14:paraId="435D3EB7" w14:textId="77777777" w:rsidR="001954D8" w:rsidRPr="009E2023" w:rsidRDefault="001954D8" w:rsidP="001954D8">
      <w:pPr>
        <w:spacing w:line="360" w:lineRule="auto"/>
        <w:ind w:firstLine="720"/>
        <w:jc w:val="both"/>
        <w:rPr>
          <w:rFonts w:ascii="Times New Roman" w:hAnsi="Times New Roman" w:cs="Times New Roman"/>
          <w:sz w:val="24"/>
          <w:szCs w:val="24"/>
        </w:rPr>
      </w:pPr>
      <w:r w:rsidRPr="009E2023">
        <w:rPr>
          <w:rFonts w:ascii="Times New Roman" w:hAnsi="Times New Roman" w:cs="Times New Roman"/>
          <w:sz w:val="24"/>
          <w:szCs w:val="24"/>
        </w:rPr>
        <w:lastRenderedPageBreak/>
        <w:t>Pemerintah daerah perlu berkolaborasi dengan bank sentral untuk menerapkan kebijakan moneter yang efektif guna mengendalikan inflasi. Selain itu, kebijakan fiskal yang cerdas, seperti pengaturan pengeluaran pemerintah dan tarif pajak, juga diperlukan untuk mengatur permintaan agregat dan menjaga stabilitas harga.</w:t>
      </w:r>
    </w:p>
    <w:p w14:paraId="6B3BDC6D" w14:textId="77777777" w:rsidR="001954D8" w:rsidRPr="00974810" w:rsidRDefault="001954D8" w:rsidP="001954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4. </w:t>
      </w:r>
      <w:r w:rsidRPr="00974810">
        <w:rPr>
          <w:rFonts w:ascii="Times New Roman" w:hAnsi="Times New Roman" w:cs="Times New Roman"/>
          <w:sz w:val="24"/>
          <w:szCs w:val="24"/>
        </w:rPr>
        <w:t>Penguatan Kerjasama Stakeholder</w:t>
      </w:r>
    </w:p>
    <w:p w14:paraId="72843BA7" w14:textId="77777777" w:rsidR="001954D8" w:rsidRDefault="001954D8" w:rsidP="001954D8">
      <w:pPr>
        <w:spacing w:line="360" w:lineRule="auto"/>
        <w:ind w:firstLine="720"/>
        <w:jc w:val="both"/>
        <w:rPr>
          <w:rFonts w:ascii="Times New Roman" w:hAnsi="Times New Roman" w:cs="Times New Roman"/>
          <w:sz w:val="24"/>
          <w:szCs w:val="24"/>
        </w:rPr>
      </w:pPr>
      <w:r w:rsidRPr="00974810">
        <w:rPr>
          <w:rFonts w:ascii="Times New Roman" w:hAnsi="Times New Roman" w:cs="Times New Roman"/>
          <w:sz w:val="24"/>
          <w:szCs w:val="24"/>
        </w:rPr>
        <w:t>Diperlukan kerja sama yang erat antara pemerintah daerah, industri, lembaga pendidikan, dan organisasi masyarakat untuk mengatasi tantangan pengangguran dan inflasi. Forum dialog terstruktur antara pemangku kepentingan harus didirikan untuk memfasilitasi pertukaran informasi dan koordinasi kebijakan.</w:t>
      </w:r>
    </w:p>
    <w:p w14:paraId="55F171D3" w14:textId="77777777" w:rsidR="001954D8" w:rsidRPr="00974810" w:rsidRDefault="001954D8" w:rsidP="001954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5. </w:t>
      </w:r>
      <w:r w:rsidRPr="00974810">
        <w:rPr>
          <w:rFonts w:ascii="Times New Roman" w:hAnsi="Times New Roman" w:cs="Times New Roman"/>
          <w:sz w:val="24"/>
          <w:szCs w:val="24"/>
        </w:rPr>
        <w:t>Peningkatan Investasi dalam Infrastruktur</w:t>
      </w:r>
    </w:p>
    <w:p w14:paraId="2AA884BE" w14:textId="77777777" w:rsidR="001954D8" w:rsidRDefault="001954D8" w:rsidP="001954D8">
      <w:pPr>
        <w:spacing w:line="360" w:lineRule="auto"/>
        <w:ind w:firstLine="720"/>
        <w:jc w:val="both"/>
        <w:rPr>
          <w:rFonts w:ascii="Times New Roman" w:hAnsi="Times New Roman" w:cs="Times New Roman"/>
          <w:sz w:val="24"/>
          <w:szCs w:val="24"/>
        </w:rPr>
      </w:pPr>
      <w:r w:rsidRPr="00974810">
        <w:rPr>
          <w:rFonts w:ascii="Times New Roman" w:hAnsi="Times New Roman" w:cs="Times New Roman"/>
          <w:sz w:val="24"/>
          <w:szCs w:val="24"/>
        </w:rPr>
        <w:t>Pemerintah daerah perlu meningkatkan investasi dalam infrastruktur yang mendukung pertumbuhan ekonomi dan penciptaan lapangan kerja. Infrastruktur yang baik, seperti transportasi dan aksesibilitas jalan, akan membantu meningkatkan konektivitas dan efisiensi dalam distribusi barang</w:t>
      </w:r>
      <w:r>
        <w:rPr>
          <w:rFonts w:ascii="Times New Roman" w:hAnsi="Times New Roman" w:cs="Times New Roman"/>
          <w:sz w:val="24"/>
          <w:szCs w:val="24"/>
        </w:rPr>
        <w:t xml:space="preserve"> dan jasa.</w:t>
      </w:r>
    </w:p>
    <w:p w14:paraId="1DF945BE" w14:textId="77777777" w:rsidR="001954D8" w:rsidRPr="00974810" w:rsidRDefault="001954D8" w:rsidP="001954D8">
      <w:pPr>
        <w:spacing w:line="360" w:lineRule="auto"/>
        <w:jc w:val="both"/>
        <w:rPr>
          <w:rFonts w:ascii="Times New Roman" w:hAnsi="Times New Roman" w:cs="Times New Roman"/>
          <w:sz w:val="24"/>
          <w:szCs w:val="24"/>
        </w:rPr>
      </w:pPr>
      <w:r w:rsidRPr="00974810">
        <w:rPr>
          <w:rFonts w:ascii="Times New Roman" w:hAnsi="Times New Roman" w:cs="Times New Roman"/>
          <w:sz w:val="24"/>
          <w:szCs w:val="24"/>
        </w:rPr>
        <w:t>6.</w:t>
      </w:r>
      <w:r>
        <w:rPr>
          <w:rFonts w:ascii="Times New Roman" w:hAnsi="Times New Roman" w:cs="Times New Roman"/>
          <w:sz w:val="24"/>
          <w:szCs w:val="24"/>
        </w:rPr>
        <w:t xml:space="preserve"> </w:t>
      </w:r>
      <w:r w:rsidRPr="00974810">
        <w:rPr>
          <w:rFonts w:ascii="Times New Roman" w:hAnsi="Times New Roman" w:cs="Times New Roman"/>
          <w:sz w:val="24"/>
          <w:szCs w:val="24"/>
        </w:rPr>
        <w:t>Diversifikasi Ekonomi Lokal</w:t>
      </w:r>
    </w:p>
    <w:p w14:paraId="7EF53FE5" w14:textId="77777777" w:rsidR="001954D8" w:rsidRPr="009E2023" w:rsidRDefault="001954D8" w:rsidP="001954D8">
      <w:pPr>
        <w:spacing w:line="360" w:lineRule="auto"/>
        <w:ind w:firstLine="720"/>
        <w:jc w:val="both"/>
        <w:rPr>
          <w:rFonts w:ascii="Times New Roman" w:hAnsi="Times New Roman" w:cs="Times New Roman"/>
          <w:sz w:val="24"/>
          <w:szCs w:val="24"/>
        </w:rPr>
      </w:pPr>
      <w:r w:rsidRPr="009E2023">
        <w:rPr>
          <w:rFonts w:ascii="Times New Roman" w:hAnsi="Times New Roman" w:cs="Times New Roman"/>
          <w:sz w:val="24"/>
          <w:szCs w:val="24"/>
        </w:rPr>
        <w:t>Pemerintah daerah harus mendorong diversifikasi ekonomi lokal untuk mengurangi ketergantungan pada sektor-sektor tertentu yang rentan terhadap fluktuasi pasar. Diversifikasi ekonomi akan membantu menciptakan peluang kerja di berbagai sektor, sehingga dapat menurunkan tingkat pengangguran dan meningkatkan ketahanan ekonomi terhadap perubahan global.</w:t>
      </w:r>
    </w:p>
    <w:p w14:paraId="21A12509" w14:textId="77777777" w:rsidR="001954D8" w:rsidRPr="00974810" w:rsidRDefault="001954D8" w:rsidP="001954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7. </w:t>
      </w:r>
      <w:r w:rsidRPr="00974810">
        <w:rPr>
          <w:rFonts w:ascii="Times New Roman" w:hAnsi="Times New Roman" w:cs="Times New Roman"/>
          <w:sz w:val="24"/>
          <w:szCs w:val="24"/>
        </w:rPr>
        <w:t>Penguatan Pengawasan Harga</w:t>
      </w:r>
    </w:p>
    <w:p w14:paraId="3E169306" w14:textId="77777777" w:rsidR="001954D8" w:rsidRPr="00974810" w:rsidRDefault="001954D8" w:rsidP="001954D8">
      <w:pPr>
        <w:spacing w:line="360" w:lineRule="auto"/>
        <w:ind w:firstLine="720"/>
        <w:jc w:val="both"/>
        <w:rPr>
          <w:rFonts w:ascii="Times New Roman" w:hAnsi="Times New Roman" w:cs="Times New Roman"/>
          <w:sz w:val="24"/>
          <w:szCs w:val="24"/>
        </w:rPr>
      </w:pPr>
      <w:r w:rsidRPr="00974810">
        <w:rPr>
          <w:rFonts w:ascii="Times New Roman" w:hAnsi="Times New Roman" w:cs="Times New Roman"/>
          <w:sz w:val="24"/>
          <w:szCs w:val="24"/>
        </w:rPr>
        <w:t>Pemerintah daerah perlu meningkatkan pengawasan terhadap harga barang-barang pokok dan mengambil langkah-langkah tegas untuk mencegah praktik monopoli dan penimbunan barang. Langkah-langkah ini akan membantu menjaga stabilitas harga dan mencegah kenaikan inflasi yang tidak terkendali.</w:t>
      </w:r>
    </w:p>
    <w:p w14:paraId="03133556" w14:textId="77777777" w:rsidR="001954D8" w:rsidRPr="009E2023" w:rsidRDefault="001954D8" w:rsidP="001954D8">
      <w:pPr>
        <w:spacing w:line="360" w:lineRule="auto"/>
        <w:ind w:firstLine="720"/>
        <w:jc w:val="both"/>
        <w:rPr>
          <w:rFonts w:ascii="Times New Roman" w:hAnsi="Times New Roman" w:cs="Times New Roman"/>
          <w:sz w:val="24"/>
          <w:szCs w:val="24"/>
        </w:rPr>
      </w:pPr>
      <w:r w:rsidRPr="009E2023">
        <w:rPr>
          <w:rFonts w:ascii="Times New Roman" w:hAnsi="Times New Roman" w:cs="Times New Roman"/>
          <w:sz w:val="24"/>
          <w:szCs w:val="24"/>
        </w:rPr>
        <w:t xml:space="preserve">Penelitian ini memberikan pemahaman yang lebih mendalam tentang dinamika pengangguran dan inflasi di Kabupaten Gorontalo. Temuan dari penelitian ini dapat dimanfaatkan oleh pemerintah daerah untuk merancang kebijakan yang lebih efisien dalam mengatasi dua permasalahan tersebut. Dengan demikian, diharapkan penelitian ini dapat </w:t>
      </w:r>
      <w:r w:rsidRPr="009E2023">
        <w:rPr>
          <w:rFonts w:ascii="Times New Roman" w:hAnsi="Times New Roman" w:cs="Times New Roman"/>
          <w:sz w:val="24"/>
          <w:szCs w:val="24"/>
        </w:rPr>
        <w:lastRenderedPageBreak/>
        <w:t>memberikan kontribusi yang signifikan dalam meningkatkan kesejahteraan masyarakat dan mendorong pertumbuhan ekonomi yang inklusif di wilayah tersebut.</w:t>
      </w:r>
    </w:p>
    <w:p w14:paraId="1FBAB1E9" w14:textId="16290168" w:rsidR="00BB77EA" w:rsidRDefault="001954D8" w:rsidP="001954D8">
      <w:pPr>
        <w:spacing w:line="360" w:lineRule="auto"/>
        <w:ind w:firstLine="720"/>
        <w:jc w:val="both"/>
        <w:rPr>
          <w:rFonts w:ascii="Times New Roman" w:hAnsi="Times New Roman" w:cs="Times New Roman"/>
          <w:sz w:val="24"/>
          <w:szCs w:val="24"/>
        </w:rPr>
      </w:pPr>
      <w:r w:rsidRPr="00974810">
        <w:rPr>
          <w:rFonts w:ascii="Times New Roman" w:hAnsi="Times New Roman" w:cs="Times New Roman"/>
          <w:sz w:val="24"/>
          <w:szCs w:val="24"/>
        </w:rPr>
        <w:t xml:space="preserve">Pengangguran dan inflasi </w:t>
      </w:r>
      <w:r>
        <w:rPr>
          <w:rFonts w:ascii="Times New Roman" w:hAnsi="Times New Roman" w:cs="Times New Roman"/>
          <w:sz w:val="24"/>
          <w:szCs w:val="24"/>
        </w:rPr>
        <w:t>adalah</w:t>
      </w:r>
      <w:r w:rsidRPr="00974810">
        <w:rPr>
          <w:rFonts w:ascii="Times New Roman" w:hAnsi="Times New Roman" w:cs="Times New Roman"/>
          <w:sz w:val="24"/>
          <w:szCs w:val="24"/>
        </w:rPr>
        <w:t xml:space="preserve"> dua masalah ekonomi yang kompleks di Kabupaten Gorontalo. Penelitian ini menyoroti tantangan dan peluang dalam mengatasi kedua masalah ini. Dari analisis hasil penelitian, dapat disimpulkan bahwa peningkatan kerjasama antara pemerintah daerah, industri, dan lembaga pendidikan sangat penting dalam mengatasi masalah pengangguran. Sementara itu, kebijakan moneter dan fiskal yang efektif, serta intervensi pemerintah dalam menjaga stabilitas harga, diperlukan untuk mengendalikan inflasi.</w:t>
      </w:r>
    </w:p>
    <w:p w14:paraId="0FB7476A" w14:textId="77777777" w:rsidR="00E11017" w:rsidRPr="001954D8" w:rsidRDefault="00E11017" w:rsidP="001954D8">
      <w:pPr>
        <w:spacing w:line="360" w:lineRule="auto"/>
        <w:ind w:firstLine="720"/>
        <w:jc w:val="both"/>
        <w:rPr>
          <w:rFonts w:ascii="Times New Roman" w:hAnsi="Times New Roman" w:cs="Times New Roman"/>
          <w:sz w:val="24"/>
          <w:szCs w:val="24"/>
        </w:rPr>
      </w:pPr>
    </w:p>
    <w:p w14:paraId="5847F66F" w14:textId="77777777" w:rsidR="00BB77EA" w:rsidRPr="008974DA" w:rsidRDefault="00390012">
      <w:pPr>
        <w:spacing w:before="120" w:after="0" w:line="360" w:lineRule="auto"/>
        <w:rPr>
          <w:rFonts w:ascii="Times New Roman" w:eastAsia="Times New Roman" w:hAnsi="Times New Roman" w:cs="Times New Roman"/>
          <w:b/>
          <w:sz w:val="24"/>
          <w:szCs w:val="24"/>
        </w:rPr>
      </w:pPr>
      <w:r w:rsidRPr="008974DA">
        <w:rPr>
          <w:rFonts w:ascii="Times New Roman" w:eastAsia="Times New Roman" w:hAnsi="Times New Roman" w:cs="Times New Roman"/>
          <w:b/>
          <w:sz w:val="24"/>
          <w:szCs w:val="24"/>
        </w:rPr>
        <w:t>KESIMPULAN DAN SARAN</w:t>
      </w:r>
    </w:p>
    <w:p w14:paraId="3E27AB94" w14:textId="77777777" w:rsidR="001954D8" w:rsidRPr="00A7619E" w:rsidRDefault="001954D8" w:rsidP="001954D8">
      <w:pPr>
        <w:spacing w:line="360" w:lineRule="auto"/>
        <w:ind w:firstLine="720"/>
        <w:jc w:val="both"/>
        <w:rPr>
          <w:rFonts w:ascii="Times New Roman" w:hAnsi="Times New Roman" w:cs="Times New Roman"/>
          <w:sz w:val="24"/>
          <w:szCs w:val="24"/>
        </w:rPr>
      </w:pPr>
      <w:r w:rsidRPr="009E2023">
        <w:rPr>
          <w:rFonts w:ascii="Times New Roman" w:hAnsi="Times New Roman" w:cs="Times New Roman"/>
          <w:sz w:val="24"/>
          <w:szCs w:val="24"/>
        </w:rPr>
        <w:t>Dari analisis yang telah dilakukan, dapat disimpulkan bahwa pengangguran dan inflasi adalah dua permasalahan utama yang memerlukan penanganan serius di Kabupaten Gorontalo. Kedua isu ini saling berhubungan dan memiliki dampak yang penting terhadap kesejahteraan masyarakat serta stabilitas ekonomi lokal.</w:t>
      </w:r>
      <w:r>
        <w:rPr>
          <w:rFonts w:ascii="Times New Roman" w:hAnsi="Times New Roman" w:cs="Times New Roman"/>
          <w:sz w:val="24"/>
          <w:szCs w:val="24"/>
        </w:rPr>
        <w:t xml:space="preserve"> </w:t>
      </w:r>
      <w:r w:rsidRPr="00A7619E">
        <w:rPr>
          <w:rFonts w:ascii="Times New Roman" w:hAnsi="Times New Roman" w:cs="Times New Roman"/>
          <w:sz w:val="24"/>
          <w:szCs w:val="24"/>
        </w:rPr>
        <w:t>Studi literatur yang dilakukan menyoroti beberapa aspek penting terkait definisi, penyebab, dan konsekuensi dari pengangguran dan inflasi.</w:t>
      </w:r>
      <w:r>
        <w:rPr>
          <w:rFonts w:ascii="Times New Roman" w:hAnsi="Times New Roman" w:cs="Times New Roman"/>
          <w:sz w:val="24"/>
          <w:szCs w:val="24"/>
        </w:rPr>
        <w:t xml:space="preserve"> </w:t>
      </w:r>
      <w:r w:rsidRPr="00A7619E">
        <w:rPr>
          <w:rFonts w:ascii="Times New Roman" w:hAnsi="Times New Roman" w:cs="Times New Roman"/>
          <w:sz w:val="24"/>
          <w:szCs w:val="24"/>
        </w:rPr>
        <w:t xml:space="preserve">Dalam konteks pengangguran, </w:t>
      </w:r>
      <w:r w:rsidRPr="000B2E22">
        <w:rPr>
          <w:rFonts w:ascii="Times New Roman" w:hAnsi="Times New Roman" w:cs="Times New Roman"/>
          <w:sz w:val="24"/>
          <w:szCs w:val="24"/>
        </w:rPr>
        <w:t>Definisi yang disampaikan oleh ahli dan lembaga statistik mengindikasikan bahwa pengangguran adalah ketidakmampuan sebagian angkatan kerja untuk mendapatkan pekerjaan sesuai dengan keterampilan dan kebutuhan mereka. Hal ini mencerminkan adanya ketidakcocokan antara penawaran dan permintaan tenaga kerja di Kabupaten Gorontalo.</w:t>
      </w:r>
      <w:r>
        <w:rPr>
          <w:rFonts w:ascii="Times New Roman" w:hAnsi="Times New Roman" w:cs="Times New Roman"/>
          <w:sz w:val="24"/>
          <w:szCs w:val="24"/>
        </w:rPr>
        <w:t xml:space="preserve"> </w:t>
      </w:r>
      <w:r w:rsidRPr="00A7619E">
        <w:rPr>
          <w:rFonts w:ascii="Times New Roman" w:hAnsi="Times New Roman" w:cs="Times New Roman"/>
          <w:sz w:val="24"/>
          <w:szCs w:val="24"/>
        </w:rPr>
        <w:t>Para peneliti menyoroti kurangnya keterampilan yang sesuai dengan kebutuhan industri lokal sebagai salah satu penyebab utama pengangguran. Selain itu, kurangnya lapangan kerja yang tersedia juga menjadi faktor yang menyebabkan angka pengangguran tetap tinggi di wilayah ini.</w:t>
      </w:r>
    </w:p>
    <w:p w14:paraId="12EE1A78" w14:textId="77777777" w:rsidR="001954D8" w:rsidRPr="00A7619E" w:rsidRDefault="001954D8" w:rsidP="001954D8">
      <w:pPr>
        <w:spacing w:line="360" w:lineRule="auto"/>
        <w:ind w:firstLine="720"/>
        <w:jc w:val="both"/>
        <w:rPr>
          <w:rFonts w:ascii="Times New Roman" w:hAnsi="Times New Roman" w:cs="Times New Roman"/>
          <w:sz w:val="24"/>
          <w:szCs w:val="24"/>
        </w:rPr>
      </w:pPr>
      <w:r w:rsidRPr="00A7619E">
        <w:rPr>
          <w:rFonts w:ascii="Times New Roman" w:hAnsi="Times New Roman" w:cs="Times New Roman"/>
          <w:sz w:val="24"/>
          <w:szCs w:val="24"/>
        </w:rPr>
        <w:t xml:space="preserve">Sementara itu, dalam konteks inflasi, </w:t>
      </w:r>
      <w:r w:rsidRPr="000B2E22">
        <w:rPr>
          <w:rFonts w:ascii="Times New Roman" w:hAnsi="Times New Roman" w:cs="Times New Roman"/>
          <w:sz w:val="24"/>
          <w:szCs w:val="24"/>
        </w:rPr>
        <w:t>Definisi tersebut mengindikasikan bahwa inflasi adalah kecenderungan kenaikan harga barang secara umum dan berkelanjutan.</w:t>
      </w:r>
      <w:r>
        <w:t xml:space="preserve"> </w:t>
      </w:r>
      <w:r w:rsidRPr="00A7619E">
        <w:rPr>
          <w:rFonts w:ascii="Times New Roman" w:hAnsi="Times New Roman" w:cs="Times New Roman"/>
          <w:sz w:val="24"/>
          <w:szCs w:val="24"/>
        </w:rPr>
        <w:t>Penyebab inflasi di Kabupaten Gorontalo, menurut studi literatur, meliputi kenaikan biaya produksi, pengurangan daya beli, dan kenaikan harga barang-barang pokok. Selain itu, faktor eksternal seperti fluktuasi harga komoditas dan kebijakan moneter juga berkontribusi terhadap tingkat inflasi di wilayah ini.</w:t>
      </w:r>
      <w:r>
        <w:rPr>
          <w:rFonts w:ascii="Times New Roman" w:hAnsi="Times New Roman" w:cs="Times New Roman"/>
          <w:sz w:val="24"/>
          <w:szCs w:val="24"/>
        </w:rPr>
        <w:t xml:space="preserve"> </w:t>
      </w:r>
      <w:r w:rsidRPr="00A7619E">
        <w:rPr>
          <w:rFonts w:ascii="Times New Roman" w:hAnsi="Times New Roman" w:cs="Times New Roman"/>
          <w:sz w:val="24"/>
          <w:szCs w:val="24"/>
        </w:rPr>
        <w:t xml:space="preserve">Keterbatasan studi terdahulu mengenai kedua isu ini terletak pada kurangnya analisis mendalam tentang faktor-faktor yang mendasari pengangguran dan inflasi, serta kurangnya strategi yang efektif untuk mengatasinya. Analisis terdahulu cenderung fokus </w:t>
      </w:r>
      <w:r w:rsidRPr="00A7619E">
        <w:rPr>
          <w:rFonts w:ascii="Times New Roman" w:hAnsi="Times New Roman" w:cs="Times New Roman"/>
          <w:sz w:val="24"/>
          <w:szCs w:val="24"/>
        </w:rPr>
        <w:lastRenderedPageBreak/>
        <w:t>pada aspek-aspek tertentu tanpa memberikan gambaran yang menyeluruh tentang kompleksitas masalah yang dihadapi.</w:t>
      </w:r>
    </w:p>
    <w:p w14:paraId="537A2EEE" w14:textId="77777777" w:rsidR="001954D8" w:rsidRPr="00441F84" w:rsidRDefault="001954D8" w:rsidP="001954D8">
      <w:pPr>
        <w:spacing w:line="360" w:lineRule="auto"/>
        <w:ind w:firstLine="720"/>
        <w:jc w:val="both"/>
        <w:rPr>
          <w:rFonts w:ascii="Times New Roman" w:hAnsi="Times New Roman" w:cs="Times New Roman"/>
          <w:sz w:val="24"/>
          <w:szCs w:val="24"/>
        </w:rPr>
      </w:pPr>
      <w:r w:rsidRPr="00A7619E">
        <w:rPr>
          <w:rFonts w:ascii="Times New Roman" w:hAnsi="Times New Roman" w:cs="Times New Roman"/>
          <w:sz w:val="24"/>
          <w:szCs w:val="24"/>
        </w:rPr>
        <w:t xml:space="preserve">Dalam mengatasi masalah pengangguran, penelitian ini menyarankan bahwa pendekatan holistik dan terintegrasi yang melibatkan kerjasama lintas sektor sangat diperlukan. Pemerintah daerah, bersama dengan industri, </w:t>
      </w:r>
      <w:r>
        <w:rPr>
          <w:rFonts w:ascii="Times New Roman" w:hAnsi="Times New Roman" w:cs="Times New Roman"/>
          <w:sz w:val="24"/>
          <w:szCs w:val="24"/>
        </w:rPr>
        <w:t>p</w:t>
      </w:r>
      <w:r w:rsidRPr="00A7619E">
        <w:rPr>
          <w:rFonts w:ascii="Times New Roman" w:hAnsi="Times New Roman" w:cs="Times New Roman"/>
          <w:sz w:val="24"/>
          <w:szCs w:val="24"/>
        </w:rPr>
        <w:t>rogram pendidikan dan pelatihan harus disesuaikan dengan permintaan industri lokal, sehingga lulusan dapat lebih mudah terserap di pasar kerja. Selain itu, dukungan untuk inisiatif kewirausahaan dan usaha kecil dan menengah (UKM) juga diperlukan dalam menciptakan lapangan kerja baru.</w:t>
      </w:r>
      <w:r>
        <w:rPr>
          <w:rFonts w:ascii="Times New Roman" w:hAnsi="Times New Roman" w:cs="Times New Roman"/>
          <w:sz w:val="24"/>
          <w:szCs w:val="24"/>
        </w:rPr>
        <w:t xml:space="preserve"> </w:t>
      </w:r>
      <w:r w:rsidRPr="00A7619E">
        <w:rPr>
          <w:rFonts w:ascii="Times New Roman" w:hAnsi="Times New Roman" w:cs="Times New Roman"/>
          <w:sz w:val="24"/>
          <w:szCs w:val="24"/>
        </w:rPr>
        <w:t>Dari perspektif mengatasi inflasi, pemerintah daerah harus mengadopsi kebijakan moneter dan fiskal yang efektif. Bank sentral perlu memainkan peran yang aktif dalam mengendalikan jumlah uang beredar dan suku bunga untuk mengurangi tekanan inflasi. Pemerintah daerah juga perlu memperhatikan kebijakan fiskal yang bijaksana, seperti pengaturan anggaran dan tarif pajak, untuk mengatur permintaan agregat dan menjaga stabilitas harga. Pengawasan harga barang-barang pokok juga perlu ditingkatkan, dan langkah-langkah tegas harus diambil untuk mencegah praktik monopoli dan penimbunan barang.</w:t>
      </w:r>
    </w:p>
    <w:p w14:paraId="1167494A" w14:textId="77777777" w:rsidR="001954D8" w:rsidRPr="00A7619E" w:rsidRDefault="001954D8" w:rsidP="001954D8">
      <w:pPr>
        <w:spacing w:line="360" w:lineRule="auto"/>
        <w:ind w:firstLine="720"/>
        <w:jc w:val="both"/>
        <w:rPr>
          <w:rFonts w:ascii="Times New Roman" w:hAnsi="Times New Roman" w:cs="Times New Roman"/>
          <w:sz w:val="24"/>
          <w:szCs w:val="24"/>
        </w:rPr>
      </w:pPr>
      <w:r w:rsidRPr="00A7619E">
        <w:rPr>
          <w:rFonts w:ascii="Times New Roman" w:hAnsi="Times New Roman" w:cs="Times New Roman"/>
          <w:sz w:val="24"/>
          <w:szCs w:val="24"/>
        </w:rPr>
        <w:t xml:space="preserve">Sebagai rekomendasi kebijakan lebih lanjut, pemerintah daerah Kabupaten Gorontalo perlu mempertimbangkan adopsi kebijakan yang komprehensif dan terintegrasi untuk mengatasi pengangguran dan inflasi. </w:t>
      </w:r>
      <w:r w:rsidRPr="000B2E22">
        <w:rPr>
          <w:rFonts w:ascii="Times New Roman" w:hAnsi="Times New Roman" w:cs="Times New Roman"/>
          <w:sz w:val="24"/>
          <w:szCs w:val="24"/>
        </w:rPr>
        <w:t>Peningkatan kolaborasi antara pemerintah daerah, industri, lembaga pendidikan, dan organisasi masyarakat adalah langkah penting dalam mengurangi kesenjangan antara keterampilan yang dimiliki oleh angkatan kerja dan kebutuhan industri.</w:t>
      </w:r>
      <w:r>
        <w:rPr>
          <w:rFonts w:ascii="Times New Roman" w:hAnsi="Times New Roman" w:cs="Times New Roman"/>
          <w:sz w:val="24"/>
          <w:szCs w:val="24"/>
        </w:rPr>
        <w:t xml:space="preserve"> </w:t>
      </w:r>
      <w:r w:rsidRPr="00A7619E">
        <w:rPr>
          <w:rFonts w:ascii="Times New Roman" w:hAnsi="Times New Roman" w:cs="Times New Roman"/>
          <w:sz w:val="24"/>
          <w:szCs w:val="24"/>
        </w:rPr>
        <w:t>Investasi dalam infrastruktur, diversifikasi ekonomi lokal, dan penguatan pengawasan harga juga perlu diperhatikan sebagai bagian dari strategi untuk mengatasi kedua masalah tersebut.</w:t>
      </w:r>
    </w:p>
    <w:p w14:paraId="518B80B4" w14:textId="594F189A" w:rsidR="00BB77EA" w:rsidRDefault="001954D8" w:rsidP="001954D8">
      <w:pPr>
        <w:spacing w:line="360" w:lineRule="auto"/>
        <w:ind w:firstLine="720"/>
        <w:jc w:val="both"/>
        <w:rPr>
          <w:rFonts w:ascii="Times New Roman" w:hAnsi="Times New Roman" w:cs="Times New Roman"/>
          <w:sz w:val="24"/>
          <w:szCs w:val="24"/>
        </w:rPr>
      </w:pPr>
      <w:r w:rsidRPr="00A7619E">
        <w:rPr>
          <w:rFonts w:ascii="Times New Roman" w:hAnsi="Times New Roman" w:cs="Times New Roman"/>
          <w:sz w:val="24"/>
          <w:szCs w:val="24"/>
        </w:rPr>
        <w:t xml:space="preserve">Dengan mengadopsi pendekatan holistik dan terintegrasi, diharapkan solusi-solusi yang diusulkan dapat menciptakan lapangan kerja yang stabil, mengatasi ketimpangan ekonomi, dan meningkatkan kesejahteraan masyarakat di Kabupaten Gorontalo. Dengan demikian, penelitian ini diharapkan dapat memberikan dampak nyata dalam mengurangi kemiskinan dan ketidakstabilan sosial yang disebabkan oleh pengangguran dan inflasi. Perlu juga adanya penelitian lebih lanjut untuk mengidentifikasi dan mengevaluasi dampak dari implementasi kebijakan-kebijakan yang diusulkan dalam jangka waktu yang lebih </w:t>
      </w:r>
      <w:r>
        <w:rPr>
          <w:rFonts w:ascii="Times New Roman" w:hAnsi="Times New Roman" w:cs="Times New Roman"/>
          <w:sz w:val="24"/>
          <w:szCs w:val="24"/>
        </w:rPr>
        <w:t>lama</w:t>
      </w:r>
      <w:r w:rsidRPr="00A7619E">
        <w:rPr>
          <w:rFonts w:ascii="Times New Roman" w:hAnsi="Times New Roman" w:cs="Times New Roman"/>
          <w:sz w:val="24"/>
          <w:szCs w:val="24"/>
        </w:rPr>
        <w:t>.</w:t>
      </w:r>
    </w:p>
    <w:p w14:paraId="534666BC" w14:textId="77777777" w:rsidR="00E11017" w:rsidRPr="001954D8" w:rsidRDefault="00E11017" w:rsidP="001954D8">
      <w:pPr>
        <w:spacing w:line="360" w:lineRule="auto"/>
        <w:ind w:firstLine="720"/>
        <w:jc w:val="both"/>
        <w:rPr>
          <w:rFonts w:ascii="Times New Roman" w:hAnsi="Times New Roman" w:cs="Times New Roman"/>
          <w:sz w:val="24"/>
          <w:szCs w:val="24"/>
        </w:rPr>
      </w:pPr>
    </w:p>
    <w:p w14:paraId="25840442" w14:textId="6F659716" w:rsidR="005916A4" w:rsidRDefault="00390012">
      <w:pPr>
        <w:spacing w:before="120" w:after="0" w:line="360" w:lineRule="auto"/>
        <w:rPr>
          <w:rFonts w:ascii="Times New Roman" w:eastAsia="Times New Roman" w:hAnsi="Times New Roman" w:cs="Times New Roman"/>
          <w:b/>
          <w:sz w:val="24"/>
          <w:szCs w:val="24"/>
        </w:rPr>
      </w:pPr>
      <w:r w:rsidRPr="008974DA">
        <w:rPr>
          <w:rFonts w:ascii="Times New Roman" w:eastAsia="Times New Roman" w:hAnsi="Times New Roman" w:cs="Times New Roman"/>
          <w:b/>
          <w:sz w:val="24"/>
          <w:szCs w:val="24"/>
        </w:rPr>
        <w:lastRenderedPageBreak/>
        <w:t xml:space="preserve">UCAPAN TERIMA KASIH </w:t>
      </w:r>
    </w:p>
    <w:p w14:paraId="7AF3E16E" w14:textId="3957FC9A" w:rsidR="005916A4" w:rsidRDefault="005916A4" w:rsidP="005916A4">
      <w:pPr>
        <w:spacing w:before="120" w:after="0"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Segala puji syukur penulis panjatkan kehadirat Allah SWT yang telah melimpahkan rahmat dan karunianya sehingga artikel yang berjudul: Analisis Faktor Yang Mempengaruhi Tingkat Pengangguran dan Inflasi, dapat terselesaikan dengan baik. Penulis menyadari bahwa dalam penyusunan artikel ini tidak lepas dari bantuan ornag lain. Oleh karena itu, penulis ingin mengucapkan terima kasih kepada semua pihak yang telah memberikan bantuan baik mental maupun spiritual yang tidak bisa penulis sebutkan satu per satu.</w:t>
      </w:r>
    </w:p>
    <w:p w14:paraId="4AFEDBBA" w14:textId="321AAD4D" w:rsidR="00BB77EA" w:rsidRDefault="005916A4" w:rsidP="005916A4">
      <w:pPr>
        <w:spacing w:before="120" w:after="0" w:line="360" w:lineRule="auto"/>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enulis menyadari sepenuhnya bahwa didalam pembuatan jurnal ini masih banyak terdapat kekurangan. Untuk itu saran dan kritik yang membangun dari semua pihak sangat diharapkan oleh penulis. Dan harapan dari penulis adalah bahwa semoga jurnal ini dapat memberi manfaat bagi pembaca pada umumnya, serta pihak-pihak lain yang terkait dan dapat bermanfaat bagi penulis khususnya. Dan kepada semua pihak saya ucapkan banyak terima kasih.</w:t>
      </w:r>
    </w:p>
    <w:p w14:paraId="555EF28F" w14:textId="77777777" w:rsidR="00954590" w:rsidRPr="005916A4" w:rsidRDefault="00954590" w:rsidP="005916A4">
      <w:pPr>
        <w:spacing w:before="120" w:after="0" w:line="360" w:lineRule="auto"/>
        <w:ind w:firstLine="720"/>
        <w:jc w:val="both"/>
        <w:rPr>
          <w:rFonts w:ascii="Times New Roman" w:eastAsia="Times New Roman" w:hAnsi="Times New Roman" w:cs="Times New Roman"/>
          <w:bCs/>
          <w:sz w:val="24"/>
          <w:szCs w:val="24"/>
        </w:rPr>
      </w:pPr>
    </w:p>
    <w:p w14:paraId="2E404557" w14:textId="77777777" w:rsidR="00BB77EA" w:rsidRPr="008974DA" w:rsidRDefault="00390012">
      <w:pPr>
        <w:spacing w:before="120" w:after="0" w:line="240" w:lineRule="auto"/>
        <w:rPr>
          <w:rFonts w:ascii="Times New Roman" w:eastAsia="Times New Roman" w:hAnsi="Times New Roman" w:cs="Times New Roman"/>
          <w:b/>
          <w:sz w:val="24"/>
          <w:szCs w:val="24"/>
        </w:rPr>
      </w:pPr>
      <w:r w:rsidRPr="008974DA">
        <w:rPr>
          <w:rFonts w:ascii="Times New Roman" w:eastAsia="Times New Roman" w:hAnsi="Times New Roman" w:cs="Times New Roman"/>
          <w:b/>
          <w:sz w:val="24"/>
          <w:szCs w:val="24"/>
        </w:rPr>
        <w:t>DAFTAR REFERENSI</w:t>
      </w:r>
    </w:p>
    <w:bookmarkStart w:id="0" w:name="_heading=h.gjdgxs" w:colFirst="0" w:colLast="0"/>
    <w:bookmarkEnd w:id="0"/>
    <w:p w14:paraId="7D0EFD71" w14:textId="7643D60C" w:rsidR="005916A4" w:rsidRPr="005916A4" w:rsidRDefault="005916A4" w:rsidP="00E51DC2">
      <w:pPr>
        <w:widowControl w:val="0"/>
        <w:autoSpaceDE w:val="0"/>
        <w:autoSpaceDN w:val="0"/>
        <w:adjustRightInd w:val="0"/>
        <w:spacing w:after="240" w:line="240" w:lineRule="auto"/>
        <w:ind w:left="851" w:hanging="851"/>
        <w:jc w:val="both"/>
        <w:rPr>
          <w:rFonts w:ascii="Times New Roman" w:hAnsi="Times New Roman" w:cs="Times New Roman"/>
          <w:noProof/>
          <w:sz w:val="24"/>
          <w:szCs w:val="24"/>
        </w:rPr>
      </w:pPr>
      <w:r w:rsidRPr="005916A4">
        <w:rPr>
          <w:rFonts w:ascii="Times New Roman" w:eastAsia="Times New Roman" w:hAnsi="Times New Roman" w:cs="Times New Roman"/>
          <w:b/>
          <w:sz w:val="24"/>
          <w:szCs w:val="24"/>
        </w:rPr>
        <w:fldChar w:fldCharType="begin" w:fldLock="1"/>
      </w:r>
      <w:r w:rsidRPr="005916A4">
        <w:rPr>
          <w:rFonts w:ascii="Times New Roman" w:eastAsia="Times New Roman" w:hAnsi="Times New Roman" w:cs="Times New Roman"/>
          <w:b/>
          <w:sz w:val="24"/>
          <w:szCs w:val="24"/>
        </w:rPr>
        <w:instrText xml:space="preserve">ADDIN Mendeley Bibliography CSL_BIBLIOGRAPHY </w:instrText>
      </w:r>
      <w:r w:rsidRPr="005916A4">
        <w:rPr>
          <w:rFonts w:ascii="Times New Roman" w:eastAsia="Times New Roman" w:hAnsi="Times New Roman" w:cs="Times New Roman"/>
          <w:b/>
          <w:sz w:val="24"/>
          <w:szCs w:val="24"/>
        </w:rPr>
        <w:fldChar w:fldCharType="separate"/>
      </w:r>
      <w:r w:rsidRPr="005916A4">
        <w:rPr>
          <w:rFonts w:ascii="Times New Roman" w:hAnsi="Times New Roman" w:cs="Times New Roman"/>
          <w:noProof/>
          <w:sz w:val="24"/>
          <w:szCs w:val="24"/>
        </w:rPr>
        <w:t xml:space="preserve">Amalia, F. (2012). Pengaruh Pendidikan, Pengangguran Dan Inflasi Terhadap Tingkat Kemiskinan Di Kawasan Timur Indonesia (Kti) Periode 2001-2010. </w:t>
      </w:r>
      <w:r w:rsidRPr="005916A4">
        <w:rPr>
          <w:rFonts w:ascii="Times New Roman" w:hAnsi="Times New Roman" w:cs="Times New Roman"/>
          <w:i/>
          <w:iCs/>
          <w:noProof/>
          <w:sz w:val="24"/>
          <w:szCs w:val="24"/>
        </w:rPr>
        <w:t>Econosains Jurnal Online Ekonomi Dan Pendidikan</w:t>
      </w:r>
      <w:r w:rsidRPr="005916A4">
        <w:rPr>
          <w:rFonts w:ascii="Times New Roman" w:hAnsi="Times New Roman" w:cs="Times New Roman"/>
          <w:noProof/>
          <w:sz w:val="24"/>
          <w:szCs w:val="24"/>
        </w:rPr>
        <w:t xml:space="preserve">, </w:t>
      </w:r>
      <w:r w:rsidRPr="005916A4">
        <w:rPr>
          <w:rFonts w:ascii="Times New Roman" w:hAnsi="Times New Roman" w:cs="Times New Roman"/>
          <w:i/>
          <w:iCs/>
          <w:noProof/>
          <w:sz w:val="24"/>
          <w:szCs w:val="24"/>
        </w:rPr>
        <w:t>10</w:t>
      </w:r>
      <w:r w:rsidRPr="005916A4">
        <w:rPr>
          <w:rFonts w:ascii="Times New Roman" w:hAnsi="Times New Roman" w:cs="Times New Roman"/>
          <w:noProof/>
          <w:sz w:val="24"/>
          <w:szCs w:val="24"/>
        </w:rPr>
        <w:t>(2), 158–169. https://doi.org/10.21009/econosains.0102.02</w:t>
      </w:r>
    </w:p>
    <w:p w14:paraId="431DCEF6" w14:textId="77777777" w:rsidR="005916A4" w:rsidRPr="005916A4" w:rsidRDefault="005916A4" w:rsidP="00E51DC2">
      <w:pPr>
        <w:widowControl w:val="0"/>
        <w:autoSpaceDE w:val="0"/>
        <w:autoSpaceDN w:val="0"/>
        <w:adjustRightInd w:val="0"/>
        <w:spacing w:after="240" w:line="240" w:lineRule="auto"/>
        <w:ind w:left="851" w:hanging="851"/>
        <w:jc w:val="both"/>
        <w:rPr>
          <w:rFonts w:ascii="Times New Roman" w:hAnsi="Times New Roman" w:cs="Times New Roman"/>
          <w:noProof/>
          <w:sz w:val="24"/>
          <w:szCs w:val="24"/>
        </w:rPr>
      </w:pPr>
      <w:r w:rsidRPr="005916A4">
        <w:rPr>
          <w:rFonts w:ascii="Times New Roman" w:hAnsi="Times New Roman" w:cs="Times New Roman"/>
          <w:noProof/>
          <w:sz w:val="24"/>
          <w:szCs w:val="24"/>
        </w:rPr>
        <w:t xml:space="preserve">Annazah, N. S., &amp; Rahmatika, N. (2019). Analisis Hubungan Tingkat Pengangguran Dan Inflasi : Studi Kasus Di Asean 7. </w:t>
      </w:r>
      <w:r w:rsidRPr="005916A4">
        <w:rPr>
          <w:rFonts w:ascii="Times New Roman" w:hAnsi="Times New Roman" w:cs="Times New Roman"/>
          <w:i/>
          <w:iCs/>
          <w:noProof/>
          <w:sz w:val="24"/>
          <w:szCs w:val="24"/>
        </w:rPr>
        <w:t>Jurnal Ketenagakerjaan</w:t>
      </w:r>
      <w:r w:rsidRPr="005916A4">
        <w:rPr>
          <w:rFonts w:ascii="Times New Roman" w:hAnsi="Times New Roman" w:cs="Times New Roman"/>
          <w:noProof/>
          <w:sz w:val="24"/>
          <w:szCs w:val="24"/>
        </w:rPr>
        <w:t xml:space="preserve">, </w:t>
      </w:r>
      <w:r w:rsidRPr="005916A4">
        <w:rPr>
          <w:rFonts w:ascii="Times New Roman" w:hAnsi="Times New Roman" w:cs="Times New Roman"/>
          <w:i/>
          <w:iCs/>
          <w:noProof/>
          <w:sz w:val="24"/>
          <w:szCs w:val="24"/>
        </w:rPr>
        <w:t>14</w:t>
      </w:r>
      <w:r w:rsidRPr="005916A4">
        <w:rPr>
          <w:rFonts w:ascii="Times New Roman" w:hAnsi="Times New Roman" w:cs="Times New Roman"/>
          <w:noProof/>
          <w:sz w:val="24"/>
          <w:szCs w:val="24"/>
        </w:rPr>
        <w:t>(2), 153–163.</w:t>
      </w:r>
    </w:p>
    <w:p w14:paraId="69999765" w14:textId="77777777" w:rsidR="005916A4" w:rsidRPr="005916A4" w:rsidRDefault="005916A4" w:rsidP="00E51DC2">
      <w:pPr>
        <w:widowControl w:val="0"/>
        <w:autoSpaceDE w:val="0"/>
        <w:autoSpaceDN w:val="0"/>
        <w:adjustRightInd w:val="0"/>
        <w:spacing w:after="240" w:line="240" w:lineRule="auto"/>
        <w:ind w:left="851" w:hanging="851"/>
        <w:jc w:val="both"/>
        <w:rPr>
          <w:rFonts w:ascii="Times New Roman" w:hAnsi="Times New Roman" w:cs="Times New Roman"/>
          <w:noProof/>
          <w:sz w:val="24"/>
          <w:szCs w:val="24"/>
        </w:rPr>
      </w:pPr>
      <w:r w:rsidRPr="005916A4">
        <w:rPr>
          <w:rFonts w:ascii="Times New Roman" w:hAnsi="Times New Roman" w:cs="Times New Roman"/>
          <w:noProof/>
          <w:sz w:val="24"/>
          <w:szCs w:val="24"/>
        </w:rPr>
        <w:t xml:space="preserve">c. flores. (2019). No TitleΕΛΕΝΗ. </w:t>
      </w:r>
      <w:r w:rsidRPr="005916A4">
        <w:rPr>
          <w:rFonts w:ascii="Times New Roman" w:hAnsi="Times New Roman" w:cs="Times New Roman"/>
          <w:i/>
          <w:iCs/>
          <w:noProof/>
          <w:sz w:val="24"/>
          <w:szCs w:val="24"/>
        </w:rPr>
        <w:t>Αγαη</w:t>
      </w:r>
      <w:r w:rsidRPr="005916A4">
        <w:rPr>
          <w:rFonts w:ascii="Times New Roman" w:hAnsi="Times New Roman" w:cs="Times New Roman"/>
          <w:noProof/>
          <w:sz w:val="24"/>
          <w:szCs w:val="24"/>
        </w:rPr>
        <w:t xml:space="preserve">, </w:t>
      </w:r>
      <w:r w:rsidRPr="005916A4">
        <w:rPr>
          <w:rFonts w:ascii="Times New Roman" w:hAnsi="Times New Roman" w:cs="Times New Roman"/>
          <w:i/>
          <w:iCs/>
          <w:noProof/>
          <w:sz w:val="24"/>
          <w:szCs w:val="24"/>
        </w:rPr>
        <w:t>8</w:t>
      </w:r>
      <w:r w:rsidRPr="005916A4">
        <w:rPr>
          <w:rFonts w:ascii="Times New Roman" w:hAnsi="Times New Roman" w:cs="Times New Roman"/>
          <w:noProof/>
          <w:sz w:val="24"/>
          <w:szCs w:val="24"/>
        </w:rPr>
        <w:t>(5), 55.</w:t>
      </w:r>
    </w:p>
    <w:p w14:paraId="4451EA56" w14:textId="77777777" w:rsidR="005916A4" w:rsidRPr="005916A4" w:rsidRDefault="005916A4" w:rsidP="00E51DC2">
      <w:pPr>
        <w:widowControl w:val="0"/>
        <w:autoSpaceDE w:val="0"/>
        <w:autoSpaceDN w:val="0"/>
        <w:adjustRightInd w:val="0"/>
        <w:spacing w:after="240" w:line="240" w:lineRule="auto"/>
        <w:ind w:left="851" w:hanging="851"/>
        <w:jc w:val="both"/>
        <w:rPr>
          <w:rFonts w:ascii="Times New Roman" w:hAnsi="Times New Roman" w:cs="Times New Roman"/>
          <w:noProof/>
          <w:sz w:val="24"/>
          <w:szCs w:val="24"/>
        </w:rPr>
      </w:pPr>
      <w:r w:rsidRPr="005916A4">
        <w:rPr>
          <w:rFonts w:ascii="Times New Roman" w:hAnsi="Times New Roman" w:cs="Times New Roman"/>
          <w:noProof/>
          <w:sz w:val="24"/>
          <w:szCs w:val="24"/>
        </w:rPr>
        <w:t xml:space="preserve">Davin Ewaldo, Michael Setiawan, Viviana Angesty, Renalbi, &amp; Joven Alfando Cang. (2023). Analisa Kebijakan Pemerintah Indonesia Terkait Ancaman Pengangguran Pasca Inflasi. </w:t>
      </w:r>
      <w:r w:rsidRPr="005916A4">
        <w:rPr>
          <w:rFonts w:ascii="Times New Roman" w:hAnsi="Times New Roman" w:cs="Times New Roman"/>
          <w:i/>
          <w:iCs/>
          <w:noProof/>
          <w:sz w:val="24"/>
          <w:szCs w:val="24"/>
        </w:rPr>
        <w:t>Jurnal Ekonomi, Manajemen Pariwisata Dan Perhotelan</w:t>
      </w:r>
      <w:r w:rsidRPr="005916A4">
        <w:rPr>
          <w:rFonts w:ascii="Times New Roman" w:hAnsi="Times New Roman" w:cs="Times New Roman"/>
          <w:noProof/>
          <w:sz w:val="24"/>
          <w:szCs w:val="24"/>
        </w:rPr>
        <w:t xml:space="preserve">, </w:t>
      </w:r>
      <w:r w:rsidRPr="005916A4">
        <w:rPr>
          <w:rFonts w:ascii="Times New Roman" w:hAnsi="Times New Roman" w:cs="Times New Roman"/>
          <w:i/>
          <w:iCs/>
          <w:noProof/>
          <w:sz w:val="24"/>
          <w:szCs w:val="24"/>
        </w:rPr>
        <w:t>2</w:t>
      </w:r>
      <w:r w:rsidRPr="005916A4">
        <w:rPr>
          <w:rFonts w:ascii="Times New Roman" w:hAnsi="Times New Roman" w:cs="Times New Roman"/>
          <w:noProof/>
          <w:sz w:val="24"/>
          <w:szCs w:val="24"/>
        </w:rPr>
        <w:t>(1), 388–392. https://doi.org/10.55606/jempper.v2i1.880</w:t>
      </w:r>
    </w:p>
    <w:p w14:paraId="1597CD9F" w14:textId="77777777" w:rsidR="005916A4" w:rsidRPr="005916A4" w:rsidRDefault="005916A4" w:rsidP="00E51DC2">
      <w:pPr>
        <w:widowControl w:val="0"/>
        <w:autoSpaceDE w:val="0"/>
        <w:autoSpaceDN w:val="0"/>
        <w:adjustRightInd w:val="0"/>
        <w:spacing w:after="240" w:line="240" w:lineRule="auto"/>
        <w:ind w:left="851" w:hanging="851"/>
        <w:jc w:val="both"/>
        <w:rPr>
          <w:rFonts w:ascii="Times New Roman" w:hAnsi="Times New Roman" w:cs="Times New Roman"/>
          <w:noProof/>
          <w:sz w:val="24"/>
          <w:szCs w:val="24"/>
        </w:rPr>
      </w:pPr>
      <w:r w:rsidRPr="005916A4">
        <w:rPr>
          <w:rFonts w:ascii="Times New Roman" w:hAnsi="Times New Roman" w:cs="Times New Roman"/>
          <w:noProof/>
          <w:sz w:val="24"/>
          <w:szCs w:val="24"/>
        </w:rPr>
        <w:t xml:space="preserve">Evrina. (2022). Pengaruh Pengangguran dan Inflasi Terhadap Pertumbuhan Ekonomi di Jambi. </w:t>
      </w:r>
      <w:r w:rsidRPr="005916A4">
        <w:rPr>
          <w:rFonts w:ascii="Times New Roman" w:hAnsi="Times New Roman" w:cs="Times New Roman"/>
          <w:i/>
          <w:iCs/>
          <w:noProof/>
          <w:sz w:val="24"/>
          <w:szCs w:val="24"/>
        </w:rPr>
        <w:t>Jumanji (Jurnal Manajemen Jambi)</w:t>
      </w:r>
      <w:r w:rsidRPr="005916A4">
        <w:rPr>
          <w:rFonts w:ascii="Times New Roman" w:hAnsi="Times New Roman" w:cs="Times New Roman"/>
          <w:noProof/>
          <w:sz w:val="24"/>
          <w:szCs w:val="24"/>
        </w:rPr>
        <w:t xml:space="preserve">, </w:t>
      </w:r>
      <w:r w:rsidRPr="005916A4">
        <w:rPr>
          <w:rFonts w:ascii="Times New Roman" w:hAnsi="Times New Roman" w:cs="Times New Roman"/>
          <w:i/>
          <w:iCs/>
          <w:noProof/>
          <w:sz w:val="24"/>
          <w:szCs w:val="24"/>
        </w:rPr>
        <w:t>5</w:t>
      </w:r>
      <w:r w:rsidRPr="005916A4">
        <w:rPr>
          <w:rFonts w:ascii="Times New Roman" w:hAnsi="Times New Roman" w:cs="Times New Roman"/>
          <w:noProof/>
          <w:sz w:val="24"/>
          <w:szCs w:val="24"/>
        </w:rPr>
        <w:t>(1), 101–109. https://doi.org/10.35141/jmj.v5i1.316</w:t>
      </w:r>
    </w:p>
    <w:p w14:paraId="7BB80135" w14:textId="77777777" w:rsidR="005916A4" w:rsidRPr="005916A4" w:rsidRDefault="005916A4" w:rsidP="00E51DC2">
      <w:pPr>
        <w:widowControl w:val="0"/>
        <w:autoSpaceDE w:val="0"/>
        <w:autoSpaceDN w:val="0"/>
        <w:adjustRightInd w:val="0"/>
        <w:spacing w:after="240" w:line="240" w:lineRule="auto"/>
        <w:ind w:left="851" w:hanging="851"/>
        <w:jc w:val="both"/>
        <w:rPr>
          <w:rFonts w:ascii="Times New Roman" w:hAnsi="Times New Roman" w:cs="Times New Roman"/>
          <w:noProof/>
          <w:sz w:val="24"/>
          <w:szCs w:val="24"/>
        </w:rPr>
      </w:pPr>
      <w:r w:rsidRPr="005916A4">
        <w:rPr>
          <w:rFonts w:ascii="Times New Roman" w:hAnsi="Times New Roman" w:cs="Times New Roman"/>
          <w:noProof/>
          <w:sz w:val="24"/>
          <w:szCs w:val="24"/>
        </w:rPr>
        <w:t xml:space="preserve">Fauziyah, F. (2015). Kebijakan Moneter Dalam Mengatasi Inflasi Di Indonesia. </w:t>
      </w:r>
      <w:r w:rsidRPr="005916A4">
        <w:rPr>
          <w:rFonts w:ascii="Times New Roman" w:hAnsi="Times New Roman" w:cs="Times New Roman"/>
          <w:i/>
          <w:iCs/>
          <w:noProof/>
          <w:sz w:val="24"/>
          <w:szCs w:val="24"/>
        </w:rPr>
        <w:t>Signifikan: Jurnal Ilmu Ekonomi</w:t>
      </w:r>
      <w:r w:rsidRPr="005916A4">
        <w:rPr>
          <w:rFonts w:ascii="Times New Roman" w:hAnsi="Times New Roman" w:cs="Times New Roman"/>
          <w:noProof/>
          <w:sz w:val="24"/>
          <w:szCs w:val="24"/>
        </w:rPr>
        <w:t xml:space="preserve">, </w:t>
      </w:r>
      <w:r w:rsidRPr="005916A4">
        <w:rPr>
          <w:rFonts w:ascii="Times New Roman" w:hAnsi="Times New Roman" w:cs="Times New Roman"/>
          <w:i/>
          <w:iCs/>
          <w:noProof/>
          <w:sz w:val="24"/>
          <w:szCs w:val="24"/>
        </w:rPr>
        <w:t>4</w:t>
      </w:r>
      <w:r w:rsidRPr="005916A4">
        <w:rPr>
          <w:rFonts w:ascii="Times New Roman" w:hAnsi="Times New Roman" w:cs="Times New Roman"/>
          <w:noProof/>
          <w:sz w:val="24"/>
          <w:szCs w:val="24"/>
        </w:rPr>
        <w:t>(1). https://doi.org/10.15408/sjie.v4i1.2295</w:t>
      </w:r>
    </w:p>
    <w:p w14:paraId="5D135426" w14:textId="77777777" w:rsidR="005916A4" w:rsidRPr="005916A4" w:rsidRDefault="005916A4" w:rsidP="00E51DC2">
      <w:pPr>
        <w:widowControl w:val="0"/>
        <w:autoSpaceDE w:val="0"/>
        <w:autoSpaceDN w:val="0"/>
        <w:adjustRightInd w:val="0"/>
        <w:spacing w:after="240" w:line="240" w:lineRule="auto"/>
        <w:ind w:left="851" w:hanging="851"/>
        <w:jc w:val="both"/>
        <w:rPr>
          <w:rFonts w:ascii="Times New Roman" w:hAnsi="Times New Roman" w:cs="Times New Roman"/>
          <w:noProof/>
          <w:sz w:val="24"/>
          <w:szCs w:val="24"/>
        </w:rPr>
      </w:pPr>
      <w:r w:rsidRPr="005916A4">
        <w:rPr>
          <w:rFonts w:ascii="Times New Roman" w:hAnsi="Times New Roman" w:cs="Times New Roman"/>
          <w:noProof/>
          <w:sz w:val="24"/>
          <w:szCs w:val="24"/>
        </w:rPr>
        <w:t xml:space="preserve">Hafiz, M., &amp; Kurniadi, A. P. (2024). Pengaruh Jumlah Penduduk Dan Pengangguran Terhadap Tingkat Kemiskinan Di Sumatera Barat. </w:t>
      </w:r>
      <w:r w:rsidRPr="005916A4">
        <w:rPr>
          <w:rFonts w:ascii="Times New Roman" w:hAnsi="Times New Roman" w:cs="Times New Roman"/>
          <w:i/>
          <w:iCs/>
          <w:noProof/>
          <w:sz w:val="24"/>
          <w:szCs w:val="24"/>
        </w:rPr>
        <w:t>JEBI (Jurnal Ekonomi Dan Bisnis Islam)</w:t>
      </w:r>
      <w:r w:rsidRPr="005916A4">
        <w:rPr>
          <w:rFonts w:ascii="Times New Roman" w:hAnsi="Times New Roman" w:cs="Times New Roman"/>
          <w:noProof/>
          <w:sz w:val="24"/>
          <w:szCs w:val="24"/>
        </w:rPr>
        <w:t xml:space="preserve">, </w:t>
      </w:r>
      <w:r w:rsidRPr="005916A4">
        <w:rPr>
          <w:rFonts w:ascii="Times New Roman" w:hAnsi="Times New Roman" w:cs="Times New Roman"/>
          <w:i/>
          <w:iCs/>
          <w:noProof/>
          <w:sz w:val="24"/>
          <w:szCs w:val="24"/>
        </w:rPr>
        <w:t>8</w:t>
      </w:r>
      <w:r w:rsidRPr="005916A4">
        <w:rPr>
          <w:rFonts w:ascii="Times New Roman" w:hAnsi="Times New Roman" w:cs="Times New Roman"/>
          <w:noProof/>
          <w:sz w:val="24"/>
          <w:szCs w:val="24"/>
        </w:rPr>
        <w:t>(2). https://doi.org/10.15548/jebi.v8i2.864</w:t>
      </w:r>
    </w:p>
    <w:p w14:paraId="4990266C" w14:textId="77777777" w:rsidR="005916A4" w:rsidRPr="005916A4" w:rsidRDefault="005916A4" w:rsidP="00E51DC2">
      <w:pPr>
        <w:widowControl w:val="0"/>
        <w:autoSpaceDE w:val="0"/>
        <w:autoSpaceDN w:val="0"/>
        <w:adjustRightInd w:val="0"/>
        <w:spacing w:after="240" w:line="240" w:lineRule="auto"/>
        <w:ind w:left="851" w:hanging="851"/>
        <w:jc w:val="both"/>
        <w:rPr>
          <w:rFonts w:ascii="Times New Roman" w:hAnsi="Times New Roman" w:cs="Times New Roman"/>
          <w:noProof/>
          <w:sz w:val="24"/>
          <w:szCs w:val="24"/>
        </w:rPr>
      </w:pPr>
      <w:r w:rsidRPr="005916A4">
        <w:rPr>
          <w:rFonts w:ascii="Times New Roman" w:hAnsi="Times New Roman" w:cs="Times New Roman"/>
          <w:noProof/>
          <w:sz w:val="24"/>
          <w:szCs w:val="24"/>
        </w:rPr>
        <w:t xml:space="preserve">Kabupaten, D. I., &amp; Bolango, B. (n.d.). PENDAHULUAN Pengangguran dewasa masalah ini </w:t>
      </w:r>
      <w:r w:rsidRPr="005916A4">
        <w:rPr>
          <w:rFonts w:ascii="Times New Roman" w:hAnsi="Times New Roman" w:cs="Times New Roman"/>
          <w:noProof/>
          <w:sz w:val="24"/>
          <w:szCs w:val="24"/>
        </w:rPr>
        <w:lastRenderedPageBreak/>
        <w:t>masih yang dihadapi berkembang hingga merupakan oleh di mencapai Walaupun hal untuk tersebut membutuhkan komitmen yang kuat dari pemerintah ditengah-tengah tingginya kompetisi perekonomian dunia serta permasalah, 151–167.</w:t>
      </w:r>
    </w:p>
    <w:p w14:paraId="3A1ED74D" w14:textId="77777777" w:rsidR="005916A4" w:rsidRPr="005916A4" w:rsidRDefault="005916A4" w:rsidP="00E51DC2">
      <w:pPr>
        <w:widowControl w:val="0"/>
        <w:autoSpaceDE w:val="0"/>
        <w:autoSpaceDN w:val="0"/>
        <w:adjustRightInd w:val="0"/>
        <w:spacing w:after="240" w:line="240" w:lineRule="auto"/>
        <w:ind w:left="851" w:hanging="851"/>
        <w:jc w:val="both"/>
        <w:rPr>
          <w:rFonts w:ascii="Times New Roman" w:hAnsi="Times New Roman" w:cs="Times New Roman"/>
          <w:noProof/>
          <w:sz w:val="24"/>
          <w:szCs w:val="24"/>
        </w:rPr>
      </w:pPr>
      <w:r w:rsidRPr="005916A4">
        <w:rPr>
          <w:rFonts w:ascii="Times New Roman" w:hAnsi="Times New Roman" w:cs="Times New Roman"/>
          <w:noProof/>
          <w:sz w:val="24"/>
          <w:szCs w:val="24"/>
        </w:rPr>
        <w:t xml:space="preserve">Mardiatillah, R., Panorama, M., &amp; Maftukhatusolikhah, M. (2021). Pengaruh Pengangguran dan Inflasi terhadap Tingkat Kemiskinan di Sumatera Selatan Tahun 2015-2019. </w:t>
      </w:r>
      <w:r w:rsidRPr="005916A4">
        <w:rPr>
          <w:rFonts w:ascii="Times New Roman" w:hAnsi="Times New Roman" w:cs="Times New Roman"/>
          <w:i/>
          <w:iCs/>
          <w:noProof/>
          <w:sz w:val="24"/>
          <w:szCs w:val="24"/>
        </w:rPr>
        <w:t>Jurnal Intelektualita: Keislaman, Sosial Dan Sains</w:t>
      </w:r>
      <w:r w:rsidRPr="005916A4">
        <w:rPr>
          <w:rFonts w:ascii="Times New Roman" w:hAnsi="Times New Roman" w:cs="Times New Roman"/>
          <w:noProof/>
          <w:sz w:val="24"/>
          <w:szCs w:val="24"/>
        </w:rPr>
        <w:t xml:space="preserve">, </w:t>
      </w:r>
      <w:r w:rsidRPr="005916A4">
        <w:rPr>
          <w:rFonts w:ascii="Times New Roman" w:hAnsi="Times New Roman" w:cs="Times New Roman"/>
          <w:i/>
          <w:iCs/>
          <w:noProof/>
          <w:sz w:val="24"/>
          <w:szCs w:val="24"/>
        </w:rPr>
        <w:t>10</w:t>
      </w:r>
      <w:r w:rsidRPr="005916A4">
        <w:rPr>
          <w:rFonts w:ascii="Times New Roman" w:hAnsi="Times New Roman" w:cs="Times New Roman"/>
          <w:noProof/>
          <w:sz w:val="24"/>
          <w:szCs w:val="24"/>
        </w:rPr>
        <w:t>(2), 365–370. https://doi.org/10.19109/intelektualita.v10i2.8825</w:t>
      </w:r>
    </w:p>
    <w:p w14:paraId="4C366530" w14:textId="77777777" w:rsidR="005916A4" w:rsidRPr="005916A4" w:rsidRDefault="005916A4" w:rsidP="00E51DC2">
      <w:pPr>
        <w:widowControl w:val="0"/>
        <w:autoSpaceDE w:val="0"/>
        <w:autoSpaceDN w:val="0"/>
        <w:adjustRightInd w:val="0"/>
        <w:spacing w:after="240" w:line="240" w:lineRule="auto"/>
        <w:ind w:left="851" w:hanging="851"/>
        <w:jc w:val="both"/>
        <w:rPr>
          <w:rFonts w:ascii="Times New Roman" w:hAnsi="Times New Roman" w:cs="Times New Roman"/>
          <w:noProof/>
          <w:sz w:val="24"/>
          <w:szCs w:val="24"/>
        </w:rPr>
      </w:pPr>
      <w:r w:rsidRPr="005916A4">
        <w:rPr>
          <w:rFonts w:ascii="Times New Roman" w:hAnsi="Times New Roman" w:cs="Times New Roman"/>
          <w:noProof/>
          <w:sz w:val="24"/>
          <w:szCs w:val="24"/>
        </w:rPr>
        <w:t xml:space="preserve">Poyoh, A. . ., Kapantow, G. H. M., &amp; Mandei, J. R. (2017). Faktor – Faktor Yang Mempengaruhi Tingkat Pengganggurandi Provinsi Sulawesi Utara. </w:t>
      </w:r>
      <w:r w:rsidRPr="005916A4">
        <w:rPr>
          <w:rFonts w:ascii="Times New Roman" w:hAnsi="Times New Roman" w:cs="Times New Roman"/>
          <w:i/>
          <w:iCs/>
          <w:noProof/>
          <w:sz w:val="24"/>
          <w:szCs w:val="24"/>
        </w:rPr>
        <w:t>Agri-Sosioekonomi</w:t>
      </w:r>
      <w:r w:rsidRPr="005916A4">
        <w:rPr>
          <w:rFonts w:ascii="Times New Roman" w:hAnsi="Times New Roman" w:cs="Times New Roman"/>
          <w:noProof/>
          <w:sz w:val="24"/>
          <w:szCs w:val="24"/>
        </w:rPr>
        <w:t xml:space="preserve">, </w:t>
      </w:r>
      <w:r w:rsidRPr="005916A4">
        <w:rPr>
          <w:rFonts w:ascii="Times New Roman" w:hAnsi="Times New Roman" w:cs="Times New Roman"/>
          <w:i/>
          <w:iCs/>
          <w:noProof/>
          <w:sz w:val="24"/>
          <w:szCs w:val="24"/>
        </w:rPr>
        <w:t>13</w:t>
      </w:r>
      <w:r w:rsidRPr="005916A4">
        <w:rPr>
          <w:rFonts w:ascii="Times New Roman" w:hAnsi="Times New Roman" w:cs="Times New Roman"/>
          <w:noProof/>
          <w:sz w:val="24"/>
          <w:szCs w:val="24"/>
        </w:rPr>
        <w:t>(1A), 55. https://doi.org/10.35791/agrsosek.13.1a.2017.14953</w:t>
      </w:r>
    </w:p>
    <w:p w14:paraId="5DD4AF76" w14:textId="77777777" w:rsidR="005916A4" w:rsidRPr="005916A4" w:rsidRDefault="005916A4" w:rsidP="00E51DC2">
      <w:pPr>
        <w:widowControl w:val="0"/>
        <w:autoSpaceDE w:val="0"/>
        <w:autoSpaceDN w:val="0"/>
        <w:adjustRightInd w:val="0"/>
        <w:spacing w:after="240" w:line="240" w:lineRule="auto"/>
        <w:ind w:left="851" w:hanging="851"/>
        <w:jc w:val="both"/>
        <w:rPr>
          <w:rFonts w:ascii="Times New Roman" w:hAnsi="Times New Roman" w:cs="Times New Roman"/>
          <w:noProof/>
          <w:sz w:val="24"/>
          <w:szCs w:val="24"/>
        </w:rPr>
      </w:pPr>
      <w:r w:rsidRPr="005916A4">
        <w:rPr>
          <w:rFonts w:ascii="Times New Roman" w:hAnsi="Times New Roman" w:cs="Times New Roman"/>
          <w:noProof/>
          <w:sz w:val="24"/>
          <w:szCs w:val="24"/>
        </w:rPr>
        <w:t xml:space="preserve">Pramesthi, R. N. (2012). Pengaruh Pengangguran dan Inflasi Terhadap Pertumbuhan Ekonomi di Kabupaten Trenggalek. </w:t>
      </w:r>
      <w:r w:rsidRPr="005916A4">
        <w:rPr>
          <w:rFonts w:ascii="Times New Roman" w:hAnsi="Times New Roman" w:cs="Times New Roman"/>
          <w:i/>
          <w:iCs/>
          <w:noProof/>
          <w:sz w:val="24"/>
          <w:szCs w:val="24"/>
        </w:rPr>
        <w:t>Universitas Negeri Surabaya</w:t>
      </w:r>
      <w:r w:rsidRPr="005916A4">
        <w:rPr>
          <w:rFonts w:ascii="Times New Roman" w:hAnsi="Times New Roman" w:cs="Times New Roman"/>
          <w:noProof/>
          <w:sz w:val="24"/>
          <w:szCs w:val="24"/>
        </w:rPr>
        <w:t>, 1–20.</w:t>
      </w:r>
    </w:p>
    <w:p w14:paraId="435C3794" w14:textId="77777777" w:rsidR="005916A4" w:rsidRPr="005916A4" w:rsidRDefault="005916A4" w:rsidP="00E51DC2">
      <w:pPr>
        <w:widowControl w:val="0"/>
        <w:autoSpaceDE w:val="0"/>
        <w:autoSpaceDN w:val="0"/>
        <w:adjustRightInd w:val="0"/>
        <w:spacing w:after="240" w:line="240" w:lineRule="auto"/>
        <w:ind w:left="851" w:hanging="851"/>
        <w:jc w:val="both"/>
        <w:rPr>
          <w:rFonts w:ascii="Times New Roman" w:hAnsi="Times New Roman" w:cs="Times New Roman"/>
          <w:noProof/>
          <w:sz w:val="24"/>
          <w:szCs w:val="24"/>
        </w:rPr>
      </w:pPr>
      <w:r w:rsidRPr="005916A4">
        <w:rPr>
          <w:rFonts w:ascii="Times New Roman" w:hAnsi="Times New Roman" w:cs="Times New Roman"/>
          <w:noProof/>
          <w:sz w:val="24"/>
          <w:szCs w:val="24"/>
        </w:rPr>
        <w:t xml:space="preserve">Purba, W., Nainggolan, P., &amp; Panjaitan, P. D. (2022). Analisis Pengaruh Inflasi dan Pertumbuhan Ekonomi Terhadap Pengangguran di Provinsi Sumatera Utara. </w:t>
      </w:r>
      <w:r w:rsidRPr="005916A4">
        <w:rPr>
          <w:rFonts w:ascii="Times New Roman" w:hAnsi="Times New Roman" w:cs="Times New Roman"/>
          <w:i/>
          <w:iCs/>
          <w:noProof/>
          <w:sz w:val="24"/>
          <w:szCs w:val="24"/>
        </w:rPr>
        <w:t>Jurnal Ekuilnomi</w:t>
      </w:r>
      <w:r w:rsidRPr="005916A4">
        <w:rPr>
          <w:rFonts w:ascii="Times New Roman" w:hAnsi="Times New Roman" w:cs="Times New Roman"/>
          <w:noProof/>
          <w:sz w:val="24"/>
          <w:szCs w:val="24"/>
        </w:rPr>
        <w:t xml:space="preserve">, </w:t>
      </w:r>
      <w:r w:rsidRPr="005916A4">
        <w:rPr>
          <w:rFonts w:ascii="Times New Roman" w:hAnsi="Times New Roman" w:cs="Times New Roman"/>
          <w:i/>
          <w:iCs/>
          <w:noProof/>
          <w:sz w:val="24"/>
          <w:szCs w:val="24"/>
        </w:rPr>
        <w:t>4</w:t>
      </w:r>
      <w:r w:rsidRPr="005916A4">
        <w:rPr>
          <w:rFonts w:ascii="Times New Roman" w:hAnsi="Times New Roman" w:cs="Times New Roman"/>
          <w:noProof/>
          <w:sz w:val="24"/>
          <w:szCs w:val="24"/>
        </w:rPr>
        <w:t>(1), 62–74. https://doi.org/10.36985/ekuilnomi.v4i1.336</w:t>
      </w:r>
    </w:p>
    <w:p w14:paraId="43CD1051" w14:textId="77777777" w:rsidR="005916A4" w:rsidRPr="005916A4" w:rsidRDefault="005916A4" w:rsidP="00E51DC2">
      <w:pPr>
        <w:widowControl w:val="0"/>
        <w:autoSpaceDE w:val="0"/>
        <w:autoSpaceDN w:val="0"/>
        <w:adjustRightInd w:val="0"/>
        <w:spacing w:after="240" w:line="240" w:lineRule="auto"/>
        <w:ind w:left="851" w:hanging="851"/>
        <w:jc w:val="both"/>
        <w:rPr>
          <w:rFonts w:ascii="Times New Roman" w:hAnsi="Times New Roman" w:cs="Times New Roman"/>
          <w:noProof/>
          <w:sz w:val="24"/>
          <w:szCs w:val="24"/>
        </w:rPr>
      </w:pPr>
      <w:r w:rsidRPr="005916A4">
        <w:rPr>
          <w:rFonts w:ascii="Times New Roman" w:hAnsi="Times New Roman" w:cs="Times New Roman"/>
          <w:noProof/>
          <w:sz w:val="24"/>
          <w:szCs w:val="24"/>
        </w:rPr>
        <w:t xml:space="preserve">Rasyidin, M., Saleh, M., Muttaqim, H., Nova, N., &amp; Khairani, C. (2022). Pengaruh Kebijakan Moneter Terhadap Inflasi di Indonesia. </w:t>
      </w:r>
      <w:r w:rsidRPr="005916A4">
        <w:rPr>
          <w:rFonts w:ascii="Times New Roman" w:hAnsi="Times New Roman" w:cs="Times New Roman"/>
          <w:i/>
          <w:iCs/>
          <w:noProof/>
          <w:sz w:val="24"/>
          <w:szCs w:val="24"/>
        </w:rPr>
        <w:t>Journal of Business and Economics Research (JBE)</w:t>
      </w:r>
      <w:r w:rsidRPr="005916A4">
        <w:rPr>
          <w:rFonts w:ascii="Times New Roman" w:hAnsi="Times New Roman" w:cs="Times New Roman"/>
          <w:noProof/>
          <w:sz w:val="24"/>
          <w:szCs w:val="24"/>
        </w:rPr>
        <w:t xml:space="preserve">, </w:t>
      </w:r>
      <w:r w:rsidRPr="005916A4">
        <w:rPr>
          <w:rFonts w:ascii="Times New Roman" w:hAnsi="Times New Roman" w:cs="Times New Roman"/>
          <w:i/>
          <w:iCs/>
          <w:noProof/>
          <w:sz w:val="24"/>
          <w:szCs w:val="24"/>
        </w:rPr>
        <w:t>3</w:t>
      </w:r>
      <w:r w:rsidRPr="005916A4">
        <w:rPr>
          <w:rFonts w:ascii="Times New Roman" w:hAnsi="Times New Roman" w:cs="Times New Roman"/>
          <w:noProof/>
          <w:sz w:val="24"/>
          <w:szCs w:val="24"/>
        </w:rPr>
        <w:t>(2), 225–231. https://doi.org/10.47065/jbe.v3i2.1761</w:t>
      </w:r>
    </w:p>
    <w:p w14:paraId="2CF7CE51" w14:textId="77777777" w:rsidR="005916A4" w:rsidRPr="005916A4" w:rsidRDefault="005916A4" w:rsidP="00E51DC2">
      <w:pPr>
        <w:widowControl w:val="0"/>
        <w:autoSpaceDE w:val="0"/>
        <w:autoSpaceDN w:val="0"/>
        <w:adjustRightInd w:val="0"/>
        <w:spacing w:after="240" w:line="240" w:lineRule="auto"/>
        <w:ind w:left="851" w:hanging="851"/>
        <w:jc w:val="both"/>
        <w:rPr>
          <w:rFonts w:ascii="Times New Roman" w:hAnsi="Times New Roman" w:cs="Times New Roman"/>
          <w:noProof/>
          <w:sz w:val="24"/>
          <w:szCs w:val="24"/>
        </w:rPr>
      </w:pPr>
      <w:r w:rsidRPr="005916A4">
        <w:rPr>
          <w:rFonts w:ascii="Times New Roman" w:hAnsi="Times New Roman" w:cs="Times New Roman"/>
          <w:noProof/>
          <w:sz w:val="24"/>
          <w:szCs w:val="24"/>
        </w:rPr>
        <w:t xml:space="preserve">Santosa, A. B. (2017). Analisis Inflasi di Indonesia (2005-2014). </w:t>
      </w:r>
      <w:r w:rsidRPr="005916A4">
        <w:rPr>
          <w:rFonts w:ascii="Times New Roman" w:hAnsi="Times New Roman" w:cs="Times New Roman"/>
          <w:i/>
          <w:iCs/>
          <w:noProof/>
          <w:sz w:val="24"/>
          <w:szCs w:val="24"/>
        </w:rPr>
        <w:t>Jurnal Fakultas Konomika Dan Bisnis Universitas Stikubank</w:t>
      </w:r>
      <w:r w:rsidRPr="005916A4">
        <w:rPr>
          <w:rFonts w:ascii="Times New Roman" w:hAnsi="Times New Roman" w:cs="Times New Roman"/>
          <w:noProof/>
          <w:sz w:val="24"/>
          <w:szCs w:val="24"/>
        </w:rPr>
        <w:t>, 445–452.</w:t>
      </w:r>
    </w:p>
    <w:p w14:paraId="39B2B991" w14:textId="77777777" w:rsidR="005916A4" w:rsidRPr="005916A4" w:rsidRDefault="005916A4" w:rsidP="00E51DC2">
      <w:pPr>
        <w:widowControl w:val="0"/>
        <w:autoSpaceDE w:val="0"/>
        <w:autoSpaceDN w:val="0"/>
        <w:adjustRightInd w:val="0"/>
        <w:spacing w:after="240" w:line="240" w:lineRule="auto"/>
        <w:ind w:left="851" w:hanging="851"/>
        <w:jc w:val="both"/>
        <w:rPr>
          <w:rFonts w:ascii="Times New Roman" w:hAnsi="Times New Roman" w:cs="Times New Roman"/>
          <w:noProof/>
          <w:sz w:val="24"/>
          <w:szCs w:val="24"/>
        </w:rPr>
      </w:pPr>
      <w:r w:rsidRPr="005916A4">
        <w:rPr>
          <w:rFonts w:ascii="Times New Roman" w:hAnsi="Times New Roman" w:cs="Times New Roman"/>
          <w:noProof/>
          <w:sz w:val="24"/>
          <w:szCs w:val="24"/>
        </w:rPr>
        <w:t xml:space="preserve">Suparyanto dan Rosad (2015. (2020). Pengaruh Pengangguran Dan Iflansi Terhadap Pertumbuhan Ekonomi. </w:t>
      </w:r>
      <w:r w:rsidRPr="005916A4">
        <w:rPr>
          <w:rFonts w:ascii="Times New Roman" w:hAnsi="Times New Roman" w:cs="Times New Roman"/>
          <w:i/>
          <w:iCs/>
          <w:noProof/>
          <w:sz w:val="24"/>
          <w:szCs w:val="24"/>
        </w:rPr>
        <w:t>Suparyanto Dan Rosad (2015</w:t>
      </w:r>
      <w:r w:rsidRPr="005916A4">
        <w:rPr>
          <w:rFonts w:ascii="Times New Roman" w:hAnsi="Times New Roman" w:cs="Times New Roman"/>
          <w:noProof/>
          <w:sz w:val="24"/>
          <w:szCs w:val="24"/>
        </w:rPr>
        <w:t xml:space="preserve">, </w:t>
      </w:r>
      <w:r w:rsidRPr="005916A4">
        <w:rPr>
          <w:rFonts w:ascii="Times New Roman" w:hAnsi="Times New Roman" w:cs="Times New Roman"/>
          <w:i/>
          <w:iCs/>
          <w:noProof/>
          <w:sz w:val="24"/>
          <w:szCs w:val="24"/>
        </w:rPr>
        <w:t>5</w:t>
      </w:r>
      <w:r w:rsidRPr="005916A4">
        <w:rPr>
          <w:rFonts w:ascii="Times New Roman" w:hAnsi="Times New Roman" w:cs="Times New Roman"/>
          <w:noProof/>
          <w:sz w:val="24"/>
          <w:szCs w:val="24"/>
        </w:rPr>
        <w:t>(3), 248–253.</w:t>
      </w:r>
    </w:p>
    <w:p w14:paraId="1885B5BD" w14:textId="77777777" w:rsidR="005916A4" w:rsidRPr="005916A4" w:rsidRDefault="005916A4" w:rsidP="00E51DC2">
      <w:pPr>
        <w:widowControl w:val="0"/>
        <w:autoSpaceDE w:val="0"/>
        <w:autoSpaceDN w:val="0"/>
        <w:adjustRightInd w:val="0"/>
        <w:spacing w:after="240" w:line="240" w:lineRule="auto"/>
        <w:ind w:left="851" w:hanging="851"/>
        <w:jc w:val="both"/>
        <w:rPr>
          <w:rFonts w:ascii="Times New Roman" w:hAnsi="Times New Roman" w:cs="Times New Roman"/>
          <w:noProof/>
          <w:sz w:val="24"/>
          <w:szCs w:val="24"/>
        </w:rPr>
      </w:pPr>
      <w:r w:rsidRPr="005916A4">
        <w:rPr>
          <w:rFonts w:ascii="Times New Roman" w:hAnsi="Times New Roman" w:cs="Times New Roman"/>
          <w:noProof/>
          <w:sz w:val="24"/>
          <w:szCs w:val="24"/>
        </w:rPr>
        <w:t xml:space="preserve">Sutawijaya, A. (2012). Pengaruh Faktor-Faktor Ekonomi Terhadap Inflasi Di Indonesia. </w:t>
      </w:r>
      <w:r w:rsidRPr="005916A4">
        <w:rPr>
          <w:rFonts w:ascii="Times New Roman" w:hAnsi="Times New Roman" w:cs="Times New Roman"/>
          <w:i/>
          <w:iCs/>
          <w:noProof/>
          <w:sz w:val="24"/>
          <w:szCs w:val="24"/>
        </w:rPr>
        <w:t>Jurnal Organisasi Dan Manajemen</w:t>
      </w:r>
      <w:r w:rsidRPr="005916A4">
        <w:rPr>
          <w:rFonts w:ascii="Times New Roman" w:hAnsi="Times New Roman" w:cs="Times New Roman"/>
          <w:noProof/>
          <w:sz w:val="24"/>
          <w:szCs w:val="24"/>
        </w:rPr>
        <w:t xml:space="preserve">, </w:t>
      </w:r>
      <w:r w:rsidRPr="005916A4">
        <w:rPr>
          <w:rFonts w:ascii="Times New Roman" w:hAnsi="Times New Roman" w:cs="Times New Roman"/>
          <w:i/>
          <w:iCs/>
          <w:noProof/>
          <w:sz w:val="24"/>
          <w:szCs w:val="24"/>
        </w:rPr>
        <w:t>8</w:t>
      </w:r>
      <w:r w:rsidRPr="005916A4">
        <w:rPr>
          <w:rFonts w:ascii="Times New Roman" w:hAnsi="Times New Roman" w:cs="Times New Roman"/>
          <w:noProof/>
          <w:sz w:val="24"/>
          <w:szCs w:val="24"/>
        </w:rPr>
        <w:t>(2), 85–101. https://doi.org/10.33830/jom.v8i2.237.2012</w:t>
      </w:r>
    </w:p>
    <w:p w14:paraId="5C99C0C4" w14:textId="77777777" w:rsidR="005916A4" w:rsidRPr="005916A4" w:rsidRDefault="005916A4" w:rsidP="00E51DC2">
      <w:pPr>
        <w:widowControl w:val="0"/>
        <w:autoSpaceDE w:val="0"/>
        <w:autoSpaceDN w:val="0"/>
        <w:adjustRightInd w:val="0"/>
        <w:spacing w:after="240" w:line="240" w:lineRule="auto"/>
        <w:ind w:left="851" w:hanging="851"/>
        <w:jc w:val="both"/>
        <w:rPr>
          <w:rFonts w:ascii="Times New Roman" w:hAnsi="Times New Roman" w:cs="Times New Roman"/>
          <w:noProof/>
          <w:sz w:val="24"/>
        </w:rPr>
      </w:pPr>
      <w:r w:rsidRPr="005916A4">
        <w:rPr>
          <w:rFonts w:ascii="Times New Roman" w:eastAsia="MS Gothic" w:hAnsi="Times New Roman" w:cs="Times New Roman"/>
          <w:noProof/>
          <w:sz w:val="24"/>
          <w:szCs w:val="24"/>
        </w:rPr>
        <w:t>上海市政工程</w:t>
      </w:r>
      <w:r w:rsidRPr="005916A4">
        <w:rPr>
          <w:rFonts w:ascii="Times New Roman" w:eastAsia="Microsoft JhengHei" w:hAnsi="Times New Roman" w:cs="Times New Roman"/>
          <w:noProof/>
          <w:sz w:val="24"/>
          <w:szCs w:val="24"/>
        </w:rPr>
        <w:t>设计</w:t>
      </w:r>
      <w:r w:rsidRPr="005916A4">
        <w:rPr>
          <w:rFonts w:ascii="Times New Roman" w:hAnsi="Times New Roman" w:cs="Times New Roman"/>
          <w:noProof/>
          <w:sz w:val="24"/>
          <w:szCs w:val="24"/>
        </w:rPr>
        <w:t>hggggg</w:t>
      </w:r>
      <w:r w:rsidRPr="005916A4">
        <w:rPr>
          <w:rFonts w:ascii="Times New Roman" w:eastAsia="MS Gothic" w:hAnsi="Times New Roman" w:cs="Times New Roman"/>
          <w:noProof/>
          <w:sz w:val="24"/>
          <w:szCs w:val="24"/>
        </w:rPr>
        <w:t>研究</w:t>
      </w:r>
      <w:r w:rsidRPr="005916A4">
        <w:rPr>
          <w:rFonts w:ascii="Times New Roman" w:eastAsia="Microsoft JhengHei" w:hAnsi="Times New Roman" w:cs="Times New Roman"/>
          <w:noProof/>
          <w:sz w:val="24"/>
          <w:szCs w:val="24"/>
        </w:rPr>
        <w:t>总院</w:t>
      </w:r>
      <w:r w:rsidRPr="005916A4">
        <w:rPr>
          <w:rFonts w:ascii="Times New Roman" w:hAnsi="Times New Roman" w:cs="Times New Roman"/>
          <w:noProof/>
          <w:sz w:val="24"/>
          <w:szCs w:val="24"/>
        </w:rPr>
        <w:t xml:space="preserve">. (2007). No Titleывмывмыв. </w:t>
      </w:r>
      <w:r w:rsidRPr="005916A4">
        <w:rPr>
          <w:rFonts w:ascii="Times New Roman" w:hAnsi="Times New Roman" w:cs="Times New Roman"/>
          <w:i/>
          <w:iCs/>
          <w:noProof/>
          <w:sz w:val="24"/>
          <w:szCs w:val="24"/>
        </w:rPr>
        <w:t>Ятыатат</w:t>
      </w:r>
      <w:r w:rsidRPr="005916A4">
        <w:rPr>
          <w:rFonts w:ascii="Times New Roman" w:hAnsi="Times New Roman" w:cs="Times New Roman"/>
          <w:noProof/>
          <w:sz w:val="24"/>
          <w:szCs w:val="24"/>
        </w:rPr>
        <w:t xml:space="preserve">, </w:t>
      </w:r>
      <w:r w:rsidRPr="005916A4">
        <w:rPr>
          <w:rFonts w:ascii="Times New Roman" w:hAnsi="Times New Roman" w:cs="Times New Roman"/>
          <w:i/>
          <w:iCs/>
          <w:noProof/>
          <w:sz w:val="24"/>
          <w:szCs w:val="24"/>
        </w:rPr>
        <w:t>вы12у</w:t>
      </w:r>
      <w:r w:rsidRPr="005916A4">
        <w:rPr>
          <w:rFonts w:ascii="Times New Roman" w:hAnsi="Times New Roman" w:cs="Times New Roman"/>
          <w:noProof/>
          <w:sz w:val="24"/>
          <w:szCs w:val="24"/>
        </w:rPr>
        <w:t>(235), 245. Retrieved from http://digilib.unila.ac.id/4949/15/BAB II.pdf</w:t>
      </w:r>
    </w:p>
    <w:p w14:paraId="32CE95B4" w14:textId="375295A6" w:rsidR="00BB77EA" w:rsidRPr="005916A4" w:rsidRDefault="005916A4" w:rsidP="00E51DC2">
      <w:pPr>
        <w:spacing w:after="240" w:line="240" w:lineRule="auto"/>
        <w:ind w:left="851" w:hanging="851"/>
        <w:jc w:val="both"/>
        <w:rPr>
          <w:rFonts w:ascii="Times New Roman" w:eastAsia="Times New Roman" w:hAnsi="Times New Roman" w:cs="Times New Roman"/>
          <w:b/>
          <w:sz w:val="24"/>
          <w:szCs w:val="24"/>
        </w:rPr>
      </w:pPr>
      <w:r w:rsidRPr="005916A4">
        <w:rPr>
          <w:rFonts w:ascii="Times New Roman" w:eastAsia="Times New Roman" w:hAnsi="Times New Roman" w:cs="Times New Roman"/>
          <w:b/>
          <w:sz w:val="24"/>
          <w:szCs w:val="24"/>
        </w:rPr>
        <w:fldChar w:fldCharType="end"/>
      </w:r>
    </w:p>
    <w:sectPr w:rsidR="00BB77EA" w:rsidRPr="005916A4" w:rsidSect="00057075">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0" w:footer="0" w:gutter="0"/>
      <w:pgNumType w:start="93"/>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8564F21" w14:textId="77777777" w:rsidR="00A35A74" w:rsidRDefault="00A35A74">
      <w:pPr>
        <w:spacing w:after="0" w:line="240" w:lineRule="auto"/>
      </w:pPr>
      <w:r>
        <w:separator/>
      </w:r>
    </w:p>
  </w:endnote>
  <w:endnote w:type="continuationSeparator" w:id="0">
    <w:p w14:paraId="53AC83F2" w14:textId="77777777" w:rsidR="00A35A74" w:rsidRDefault="00A35A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Libre Baskerville">
    <w:altName w:val="Times New Roman"/>
    <w:charset w:val="00"/>
    <w:family w:val="auto"/>
    <w:pitch w:val="variable"/>
    <w:sig w:usb0="A00000BF" w:usb1="5000005B" w:usb2="00000000" w:usb3="00000000" w:csb0="0000009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6C76BE" w14:textId="77777777" w:rsidR="00057075" w:rsidRPr="00E50C7C" w:rsidRDefault="00057075" w:rsidP="00057075">
    <w:pPr>
      <w:widowControl w:val="0"/>
      <w:tabs>
        <w:tab w:val="center" w:pos="4513"/>
        <w:tab w:val="right" w:pos="9026"/>
      </w:tabs>
      <w:spacing w:after="0" w:line="240" w:lineRule="auto"/>
      <w:ind w:firstLine="227"/>
      <w:jc w:val="both"/>
      <w:rPr>
        <w:rFonts w:ascii="Tahoma" w:eastAsia="Tahoma" w:hAnsi="Tahoma" w:cs="Tahoma"/>
        <w:kern w:val="2"/>
        <w:sz w:val="20"/>
        <w:szCs w:val="20"/>
        <w:lang w:eastAsia="ja-JP"/>
      </w:rPr>
    </w:pPr>
    <w:r>
      <w:rPr>
        <w:noProof/>
        <w:lang w:val="en-US"/>
      </w:rPr>
      <mc:AlternateContent>
        <mc:Choice Requires="wps">
          <w:drawing>
            <wp:anchor distT="0" distB="0" distL="114297" distR="114297" simplePos="0" relativeHeight="251663360" behindDoc="0" locked="0" layoutInCell="1" allowOverlap="1" wp14:anchorId="1F1537F5" wp14:editId="0C10876D">
              <wp:simplePos x="0" y="0"/>
              <wp:positionH relativeFrom="column">
                <wp:posOffset>447039</wp:posOffset>
              </wp:positionH>
              <wp:positionV relativeFrom="paragraph">
                <wp:posOffset>-33020</wp:posOffset>
              </wp:positionV>
              <wp:extent cx="0" cy="327660"/>
              <wp:effectExtent l="0" t="0" r="19050" b="34290"/>
              <wp:wrapNone/>
              <wp:docPr id="13"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27660"/>
                      </a:xfrm>
                      <a:prstGeom prst="line">
                        <a:avLst/>
                      </a:prstGeom>
                      <a:noFill/>
                      <a:ln w="1270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691CBAA" id="Straight Connector 15" o:spid="_x0000_s1026" style="position:absolute;z-index:25166336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from="35.2pt,-2.6pt" to="35.2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" strokecolor="windowText" strokeweight="1pt">
              <v:stroke joinstyle="miter"/>
              <o:lock v:ext="edit" shapetype="f"/>
            </v:line>
          </w:pict>
        </mc:Fallback>
      </mc:AlternateContent>
    </w:r>
    <w:r w:rsidRPr="00E50C7C">
      <w:rPr>
        <w:rFonts w:ascii="Tahoma" w:eastAsia="Tahoma" w:hAnsi="Tahoma" w:cs="Tahoma"/>
        <w:kern w:val="2"/>
        <w:sz w:val="20"/>
        <w:szCs w:val="20"/>
        <w:lang w:eastAsia="ja-JP"/>
      </w:rPr>
      <w:fldChar w:fldCharType="begin"/>
    </w:r>
    <w:r w:rsidRPr="00E50C7C">
      <w:rPr>
        <w:rFonts w:ascii="Tahoma" w:eastAsia="Tahoma" w:hAnsi="Tahoma" w:cs="Tahoma"/>
        <w:kern w:val="2"/>
        <w:sz w:val="20"/>
        <w:szCs w:val="20"/>
        <w:lang w:eastAsia="ja-JP"/>
      </w:rPr>
      <w:instrText>PAGE</w:instrText>
    </w:r>
    <w:r w:rsidRPr="00E50C7C">
      <w:rPr>
        <w:rFonts w:ascii="Tahoma" w:eastAsia="Tahoma" w:hAnsi="Tahoma" w:cs="Tahoma"/>
        <w:kern w:val="2"/>
        <w:sz w:val="20"/>
        <w:szCs w:val="20"/>
        <w:lang w:eastAsia="ja-JP"/>
      </w:rPr>
      <w:fldChar w:fldCharType="separate"/>
    </w:r>
    <w:r>
      <w:rPr>
        <w:rFonts w:ascii="Tahoma" w:eastAsia="Tahoma" w:hAnsi="Tahoma" w:cs="Tahoma"/>
        <w:kern w:val="2"/>
        <w:sz w:val="20"/>
        <w:szCs w:val="20"/>
        <w:lang w:eastAsia="ja-JP"/>
      </w:rPr>
      <w:t>90</w:t>
    </w:r>
    <w:r w:rsidRPr="00E50C7C">
      <w:rPr>
        <w:rFonts w:ascii="Tahoma" w:eastAsia="Tahoma" w:hAnsi="Tahoma" w:cs="Tahoma"/>
        <w:kern w:val="2"/>
        <w:sz w:val="20"/>
        <w:szCs w:val="20"/>
        <w:lang w:eastAsia="ja-JP"/>
      </w:rPr>
      <w:fldChar w:fldCharType="end"/>
    </w:r>
    <w:r w:rsidRPr="00E50C7C">
      <w:rPr>
        <w:rFonts w:ascii="Tahoma" w:eastAsia="Tahoma" w:hAnsi="Tahoma" w:cs="Tahoma"/>
        <w:kern w:val="2"/>
        <w:sz w:val="20"/>
        <w:szCs w:val="20"/>
        <w:lang w:eastAsia="ja-JP"/>
      </w:rPr>
      <w:t xml:space="preserve">        </w:t>
    </w:r>
    <w:r w:rsidRPr="00E50C7C">
      <w:rPr>
        <w:rFonts w:ascii="Tahoma" w:eastAsia="Tahoma" w:hAnsi="Tahoma" w:cs="Tahoma"/>
        <w:b/>
        <w:kern w:val="2"/>
        <w:sz w:val="20"/>
        <w:szCs w:val="20"/>
        <w:lang w:eastAsia="ja-JP"/>
      </w:rPr>
      <w:t xml:space="preserve">MENAWAN - </w:t>
    </w:r>
    <w:r>
      <w:rPr>
        <w:rFonts w:ascii="Tahoma" w:eastAsia="Tahoma" w:hAnsi="Tahoma" w:cs="Tahoma"/>
        <w:bCs/>
        <w:kern w:val="2"/>
        <w:sz w:val="20"/>
        <w:szCs w:val="20"/>
        <w:lang w:eastAsia="ja-JP"/>
      </w:rPr>
      <w:t>VOLUME 2, NO. 4</w:t>
    </w:r>
    <w:r w:rsidRPr="00E50C7C">
      <w:rPr>
        <w:rFonts w:ascii="Tahoma" w:eastAsia="Tahoma" w:hAnsi="Tahoma" w:cs="Tahoma"/>
        <w:bCs/>
        <w:kern w:val="2"/>
        <w:sz w:val="20"/>
        <w:szCs w:val="20"/>
        <w:lang w:eastAsia="ja-JP"/>
      </w:rPr>
      <w:t xml:space="preserve">, </w:t>
    </w:r>
    <w:r>
      <w:rPr>
        <w:rFonts w:ascii="Tahoma" w:eastAsia="Tahoma" w:hAnsi="Tahoma" w:cs="Tahoma"/>
        <w:bCs/>
        <w:kern w:val="2"/>
        <w:sz w:val="20"/>
        <w:szCs w:val="20"/>
        <w:lang w:val="en-US" w:eastAsia="ja-JP"/>
      </w:rPr>
      <w:t>JULI</w:t>
    </w:r>
    <w:r w:rsidRPr="00E50C7C">
      <w:rPr>
        <w:rFonts w:ascii="Tahoma" w:eastAsia="Tahoma" w:hAnsi="Tahoma" w:cs="Tahoma"/>
        <w:bCs/>
        <w:kern w:val="2"/>
        <w:sz w:val="20"/>
        <w:szCs w:val="20"/>
        <w:lang w:eastAsia="ja-JP"/>
      </w:rPr>
      <w:t xml:space="preserve"> 2024 </w:t>
    </w:r>
  </w:p>
  <w:p w14:paraId="3B1452F5" w14:textId="77777777" w:rsidR="00057075" w:rsidRPr="00E50C7C" w:rsidRDefault="00057075" w:rsidP="00057075">
    <w:pPr>
      <w:widowControl w:val="0"/>
      <w:tabs>
        <w:tab w:val="center" w:pos="4320"/>
        <w:tab w:val="right" w:pos="8640"/>
      </w:tabs>
      <w:spacing w:after="0" w:line="240" w:lineRule="auto"/>
      <w:ind w:firstLine="227"/>
      <w:jc w:val="both"/>
      <w:rPr>
        <w:rFonts w:ascii="Times New Roman" w:eastAsia="MS Mincho" w:hAnsi="Times New Roman" w:cs="Times New Roman"/>
        <w:kern w:val="2"/>
        <w:sz w:val="20"/>
        <w:szCs w:val="20"/>
        <w:lang w:val="x-none" w:eastAsia="ja-JP"/>
      </w:rPr>
    </w:pPr>
  </w:p>
  <w:p w14:paraId="15BF4544" w14:textId="77777777" w:rsidR="00057075" w:rsidRPr="00E50C7C" w:rsidRDefault="00057075" w:rsidP="00057075">
    <w:pPr>
      <w:widowControl w:val="0"/>
      <w:tabs>
        <w:tab w:val="center" w:pos="4320"/>
        <w:tab w:val="right" w:pos="8640"/>
      </w:tabs>
      <w:spacing w:after="0" w:line="240" w:lineRule="auto"/>
      <w:ind w:firstLine="227"/>
      <w:jc w:val="both"/>
      <w:rPr>
        <w:rFonts w:ascii="Times New Roman" w:eastAsia="MS Mincho" w:hAnsi="Times New Roman" w:cs="Times New Roman"/>
        <w:kern w:val="2"/>
        <w:sz w:val="20"/>
        <w:szCs w:val="20"/>
        <w:lang w:val="x-none" w:eastAsia="ja-JP"/>
      </w:rPr>
    </w:pPr>
  </w:p>
  <w:p w14:paraId="65D10762" w14:textId="77777777" w:rsidR="00057075" w:rsidRDefault="00057075" w:rsidP="000570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C9A52F" w14:textId="77777777" w:rsidR="00680A00" w:rsidRDefault="00680A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4F8E4C" w14:textId="58E079EA" w:rsidR="00057075" w:rsidRPr="00E50C7C" w:rsidRDefault="00057075" w:rsidP="00057075">
    <w:pPr>
      <w:widowControl w:val="0"/>
      <w:pBdr>
        <w:top w:val="single" w:sz="4" w:space="1" w:color="000000"/>
        <w:left w:val="nil"/>
        <w:bottom w:val="nil"/>
        <w:right w:val="nil"/>
        <w:between w:val="nil"/>
      </w:pBdr>
      <w:autoSpaceDE w:val="0"/>
      <w:autoSpaceDN w:val="0"/>
      <w:spacing w:after="0" w:line="240" w:lineRule="auto"/>
      <w:rPr>
        <w:rFonts w:ascii="Arial" w:eastAsia="Arial" w:hAnsi="Arial" w:cs="Arial"/>
        <w:i/>
        <w:color w:val="000000"/>
        <w:sz w:val="20"/>
        <w:szCs w:val="20"/>
      </w:rPr>
    </w:pPr>
    <w:r w:rsidRPr="00E50C7C">
      <w:rPr>
        <w:rFonts w:ascii="Arial" w:eastAsia="Arial" w:hAnsi="Arial" w:cs="Arial"/>
        <w:i/>
        <w:color w:val="000000"/>
        <w:sz w:val="20"/>
        <w:szCs w:val="20"/>
      </w:rPr>
      <w:t xml:space="preserve">Received </w:t>
    </w:r>
    <w:r>
      <w:rPr>
        <w:rFonts w:ascii="Arial" w:eastAsia="Arial" w:hAnsi="Arial" w:cs="Arial"/>
        <w:i/>
        <w:color w:val="000000"/>
        <w:sz w:val="20"/>
        <w:szCs w:val="20"/>
        <w:lang w:val="en-GB"/>
      </w:rPr>
      <w:t>Mei</w:t>
    </w:r>
    <w:r w:rsidRPr="00E50C7C">
      <w:rPr>
        <w:rFonts w:ascii="Arial" w:eastAsia="Arial" w:hAnsi="Arial" w:cs="Arial"/>
        <w:i/>
        <w:color w:val="000000"/>
        <w:sz w:val="20"/>
        <w:szCs w:val="20"/>
        <w:lang w:val="en-GB"/>
      </w:rPr>
      <w:t xml:space="preserve"> </w:t>
    </w:r>
    <w:r>
      <w:rPr>
        <w:rFonts w:ascii="Arial" w:eastAsia="Arial" w:hAnsi="Arial" w:cs="Arial"/>
        <w:i/>
        <w:color w:val="000000"/>
        <w:sz w:val="20"/>
        <w:szCs w:val="20"/>
        <w:lang w:val="en-GB"/>
      </w:rPr>
      <w:t>2</w:t>
    </w:r>
    <w:r w:rsidRPr="00E50C7C">
      <w:rPr>
        <w:rFonts w:ascii="Arial" w:eastAsia="Arial" w:hAnsi="Arial" w:cs="Arial"/>
        <w:i/>
        <w:color w:val="000000"/>
        <w:sz w:val="20"/>
        <w:szCs w:val="20"/>
        <w:lang w:val="en-GB"/>
      </w:rPr>
      <w:t>5</w:t>
    </w:r>
    <w:r w:rsidRPr="00E50C7C">
      <w:rPr>
        <w:rFonts w:ascii="Arial" w:eastAsia="Arial" w:hAnsi="Arial" w:cs="Arial"/>
        <w:i/>
        <w:color w:val="000000"/>
        <w:sz w:val="20"/>
        <w:szCs w:val="20"/>
      </w:rPr>
      <w:t xml:space="preserve">, 2024; Accepted </w:t>
    </w:r>
    <w:r>
      <w:rPr>
        <w:rFonts w:ascii="Arial" w:eastAsia="Arial" w:hAnsi="Arial" w:cs="Arial"/>
        <w:i/>
        <w:color w:val="000000"/>
        <w:sz w:val="20"/>
        <w:szCs w:val="20"/>
        <w:lang w:val="en-GB"/>
      </w:rPr>
      <w:t>Juni 2</w:t>
    </w:r>
    <w:r>
      <w:rPr>
        <w:rFonts w:ascii="Arial" w:eastAsia="Arial" w:hAnsi="Arial" w:cs="Arial"/>
        <w:i/>
        <w:color w:val="000000"/>
        <w:sz w:val="20"/>
        <w:szCs w:val="20"/>
        <w:lang w:val="en-GB"/>
      </w:rPr>
      <w:t>4</w:t>
    </w:r>
    <w:r w:rsidRPr="00E50C7C">
      <w:rPr>
        <w:rFonts w:ascii="Arial" w:eastAsia="Arial" w:hAnsi="Arial" w:cs="Arial"/>
        <w:i/>
        <w:color w:val="000000"/>
        <w:sz w:val="20"/>
        <w:szCs w:val="20"/>
      </w:rPr>
      <w:t xml:space="preserve">, 2024; Published </w:t>
    </w:r>
    <w:r>
      <w:rPr>
        <w:rFonts w:ascii="Arial" w:eastAsia="Arial" w:hAnsi="Arial" w:cs="Arial"/>
        <w:i/>
        <w:color w:val="000000"/>
        <w:sz w:val="20"/>
        <w:szCs w:val="20"/>
        <w:lang w:val="en-GB"/>
      </w:rPr>
      <w:t>Juli</w:t>
    </w:r>
    <w:r w:rsidRPr="00E50C7C">
      <w:rPr>
        <w:rFonts w:ascii="Arial" w:eastAsia="Arial" w:hAnsi="Arial" w:cs="Arial"/>
        <w:i/>
        <w:color w:val="000000"/>
        <w:sz w:val="20"/>
        <w:szCs w:val="20"/>
        <w:lang w:val="en-GB"/>
      </w:rPr>
      <w:t xml:space="preserve"> 31</w:t>
    </w:r>
    <w:r w:rsidRPr="00E50C7C">
      <w:rPr>
        <w:rFonts w:ascii="Arial" w:eastAsia="Arial" w:hAnsi="Arial" w:cs="Arial"/>
        <w:i/>
        <w:color w:val="000000"/>
        <w:sz w:val="20"/>
        <w:szCs w:val="20"/>
      </w:rPr>
      <w:t>, 2024</w:t>
    </w:r>
  </w:p>
  <w:p w14:paraId="79A81410" w14:textId="77777777" w:rsidR="00057075" w:rsidRDefault="00057075" w:rsidP="00057075">
    <w:pPr>
      <w:spacing w:after="0" w:line="240" w:lineRule="auto"/>
      <w:rPr>
        <w:rFonts w:ascii="Times New Roman" w:eastAsia="Times New Roman" w:hAnsi="Times New Roman" w:cs="Times New Roman"/>
        <w:i/>
        <w:sz w:val="20"/>
        <w:szCs w:val="20"/>
      </w:rPr>
    </w:pPr>
    <w:r w:rsidRPr="00FA5329">
      <w:rPr>
        <w:rFonts w:ascii="Times New Roman" w:eastAsia="Libre Baskerville" w:hAnsi="Times New Roman" w:cs="Times New Roman"/>
        <w:i/>
        <w:color w:val="000000"/>
        <w:sz w:val="20"/>
        <w:szCs w:val="20"/>
      </w:rPr>
      <w:t>*</w:t>
    </w:r>
    <w:r w:rsidRPr="00057075">
      <w:rPr>
        <w:rFonts w:ascii="Times New Roman" w:eastAsia="Libre Baskerville" w:hAnsi="Times New Roman" w:cs="Times New Roman"/>
        <w:color w:val="000000"/>
        <w:sz w:val="20"/>
        <w:szCs w:val="20"/>
      </w:rPr>
      <w:t>Muhammad Hamzah Anas</w:t>
    </w:r>
    <w:r w:rsidRPr="00FA5329">
      <w:rPr>
        <w:rFonts w:ascii="Times New Roman" w:eastAsia="Libre Baskerville" w:hAnsi="Times New Roman" w:cs="Times New Roman"/>
        <w:color w:val="000000"/>
        <w:sz w:val="20"/>
        <w:szCs w:val="20"/>
      </w:rPr>
      <w:t xml:space="preserve">, </w:t>
    </w:r>
    <w:hyperlink r:id="rId1" w:history="1">
      <w:r>
        <w:rPr>
          <w:rStyle w:val="Hyperlink"/>
          <w:rFonts w:ascii="Times New Roman" w:eastAsia="Times New Roman" w:hAnsi="Times New Roman" w:cs="Times New Roman"/>
          <w:i/>
          <w:sz w:val="20"/>
          <w:szCs w:val="20"/>
        </w:rPr>
        <w:t>hamzahanas250701@gmail.com</w:t>
      </w:r>
    </w:hyperlink>
  </w:p>
  <w:p w14:paraId="7F12E487" w14:textId="4016AD9D" w:rsidR="00057075" w:rsidRPr="00FA5329" w:rsidRDefault="00057075" w:rsidP="00057075">
    <w:pPr>
      <w:rPr>
        <w:rFonts w:ascii="Times New Roman" w:hAnsi="Times New Roman" w:cs="Times New Roman"/>
        <w:i/>
        <w:sz w:val="20"/>
        <w:szCs w:val="20"/>
        <w:lang w:val="en-US"/>
      </w:rPr>
    </w:pPr>
  </w:p>
  <w:p w14:paraId="12D616F7" w14:textId="77777777" w:rsidR="00057075" w:rsidRDefault="00057075" w:rsidP="00057075">
    <w:pPr>
      <w:pStyle w:val="Footer"/>
    </w:pPr>
  </w:p>
  <w:p w14:paraId="3A3BC863" w14:textId="77777777" w:rsidR="00057075" w:rsidRDefault="00057075" w:rsidP="000570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158403" w14:textId="77777777" w:rsidR="00A35A74" w:rsidRDefault="00A35A74">
      <w:pPr>
        <w:spacing w:after="0" w:line="240" w:lineRule="auto"/>
      </w:pPr>
      <w:r>
        <w:separator/>
      </w:r>
    </w:p>
  </w:footnote>
  <w:footnote w:type="continuationSeparator" w:id="0">
    <w:p w14:paraId="1603E9D4" w14:textId="77777777" w:rsidR="00A35A74" w:rsidRDefault="00A35A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2E3DDC" w14:textId="77777777" w:rsidR="00057075" w:rsidRDefault="00057075" w:rsidP="00057075">
    <w:pPr>
      <w:pStyle w:val="Header"/>
      <w:jc w:val="right"/>
      <w:rPr>
        <w:b/>
        <w:bCs/>
        <w:i/>
        <w:iCs/>
      </w:rPr>
    </w:pPr>
  </w:p>
  <w:p w14:paraId="30E1CDEA" w14:textId="77777777" w:rsidR="00057075" w:rsidRDefault="00057075" w:rsidP="00057075">
    <w:pPr>
      <w:pStyle w:val="Header"/>
      <w:jc w:val="right"/>
      <w:rPr>
        <w:b/>
        <w:bCs/>
        <w:i/>
        <w:iCs/>
      </w:rPr>
    </w:pPr>
  </w:p>
  <w:p w14:paraId="27900309" w14:textId="0807DE24" w:rsidR="00057075" w:rsidRPr="00057075" w:rsidRDefault="00057075" w:rsidP="00057075">
    <w:pPr>
      <w:pStyle w:val="Header"/>
      <w:jc w:val="right"/>
      <w:rPr>
        <w:b/>
        <w:bCs/>
        <w:i/>
        <w:iCs/>
      </w:rPr>
    </w:pPr>
    <w:r w:rsidRPr="00057075">
      <w:rPr>
        <w:b/>
        <w:bCs/>
        <w:i/>
        <w:iCs/>
      </w:rPr>
      <w:t>ANALISIS FAKTOR-FAKTOR YANG MEMPENGARUHI TINGKAT PENGANGGURAN DAN INFLASI DI KABUPATEN GORONTAL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E2AE3C" w14:textId="77777777" w:rsidR="00057075" w:rsidRDefault="00057075" w:rsidP="00057075">
    <w:pPr>
      <w:widowControl w:val="0"/>
      <w:tabs>
        <w:tab w:val="center" w:pos="4680"/>
        <w:tab w:val="right" w:pos="9360"/>
      </w:tabs>
      <w:spacing w:after="0" w:line="240" w:lineRule="auto"/>
      <w:ind w:firstLine="227"/>
      <w:jc w:val="right"/>
      <w:rPr>
        <w:rFonts w:ascii="Cambria" w:eastAsia="MS Mincho" w:hAnsi="Cambria" w:cs="Times New Roman"/>
        <w:kern w:val="2"/>
        <w:lang w:eastAsia="ja-JP"/>
      </w:rPr>
    </w:pPr>
  </w:p>
  <w:p w14:paraId="049161D5" w14:textId="77777777" w:rsidR="00057075" w:rsidRDefault="00057075" w:rsidP="00057075">
    <w:pPr>
      <w:widowControl w:val="0"/>
      <w:tabs>
        <w:tab w:val="center" w:pos="4680"/>
        <w:tab w:val="right" w:pos="9360"/>
      </w:tabs>
      <w:spacing w:after="0" w:line="240" w:lineRule="auto"/>
      <w:ind w:firstLine="227"/>
      <w:jc w:val="right"/>
      <w:rPr>
        <w:rFonts w:ascii="Cambria" w:eastAsia="MS Mincho" w:hAnsi="Cambria" w:cs="Times New Roman"/>
        <w:kern w:val="2"/>
        <w:lang w:eastAsia="ja-JP"/>
      </w:rPr>
    </w:pPr>
  </w:p>
  <w:p w14:paraId="7FC6FB01" w14:textId="5862D81B" w:rsidR="00057075" w:rsidRPr="00FA5329" w:rsidRDefault="00057075" w:rsidP="00057075">
    <w:pPr>
      <w:widowControl w:val="0"/>
      <w:tabs>
        <w:tab w:val="center" w:pos="4680"/>
        <w:tab w:val="right" w:pos="9360"/>
      </w:tabs>
      <w:spacing w:after="0" w:line="240" w:lineRule="auto"/>
      <w:ind w:firstLine="227"/>
      <w:jc w:val="right"/>
      <w:rPr>
        <w:rFonts w:ascii="Cambria" w:eastAsia="MS Mincho" w:hAnsi="Cambria" w:cs="Times New Roman"/>
        <w:kern w:val="2"/>
        <w:lang w:eastAsia="ja-JP"/>
      </w:rPr>
    </w:pPr>
    <w:r>
      <w:rPr>
        <w:rFonts w:ascii="Cambria" w:eastAsia="MS Mincho" w:hAnsi="Cambria" w:cs="Times New Roman"/>
        <w:kern w:val="2"/>
        <w:lang w:eastAsia="ja-JP"/>
      </w:rPr>
      <w:t>e</w:t>
    </w:r>
    <w:r w:rsidRPr="00FA5329">
      <w:rPr>
        <w:rFonts w:ascii="Cambria" w:eastAsia="MS Mincho" w:hAnsi="Cambria" w:cs="Times New Roman"/>
        <w:kern w:val="2"/>
        <w:lang w:eastAsia="ja-JP"/>
      </w:rPr>
      <w:t xml:space="preserve">-ISSN: 3025-4728, p-ISSN: 3025-5899, Hal </w:t>
    </w:r>
    <w:r>
      <w:rPr>
        <w:rFonts w:ascii="Cambria" w:eastAsia="MS Mincho" w:hAnsi="Cambria" w:cs="Times New Roman"/>
        <w:kern w:val="2"/>
        <w:lang w:eastAsia="ja-JP"/>
      </w:rPr>
      <w:t>93-110</w:t>
    </w:r>
  </w:p>
  <w:p w14:paraId="54B9A4C2" w14:textId="77777777" w:rsidR="00057075" w:rsidRDefault="0005707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FC232B" w14:textId="77777777" w:rsidR="00057075" w:rsidRPr="00FA5329" w:rsidRDefault="00057075" w:rsidP="00057075">
    <w:pPr>
      <w:widowControl w:val="0"/>
      <w:tabs>
        <w:tab w:val="center" w:pos="4680"/>
        <w:tab w:val="right" w:pos="9360"/>
      </w:tabs>
      <w:spacing w:after="0" w:line="240" w:lineRule="auto"/>
      <w:ind w:firstLine="227"/>
      <w:jc w:val="right"/>
      <w:rPr>
        <w:rFonts w:ascii="Cambria" w:eastAsia="MS Mincho" w:hAnsi="Cambria" w:cs="Times New Roman"/>
        <w:b/>
        <w:bCs/>
        <w:kern w:val="2"/>
        <w:lang w:eastAsia="ja-JP"/>
      </w:rPr>
    </w:pPr>
  </w:p>
  <w:p w14:paraId="0EDDFDD1" w14:textId="77777777" w:rsidR="00057075" w:rsidRPr="00FA5329" w:rsidRDefault="00057075" w:rsidP="00057075">
    <w:pPr>
      <w:widowControl w:val="0"/>
      <w:tabs>
        <w:tab w:val="center" w:pos="4680"/>
      </w:tabs>
      <w:spacing w:after="0" w:line="240" w:lineRule="auto"/>
      <w:ind w:firstLine="227"/>
      <w:jc w:val="right"/>
      <w:rPr>
        <w:rFonts w:ascii="Cambria" w:eastAsia="MS Mincho" w:hAnsi="Cambria" w:cs="Times New Roman"/>
        <w:b/>
        <w:bCs/>
        <w:kern w:val="2"/>
        <w:lang w:eastAsia="ja-JP"/>
      </w:rPr>
    </w:pPr>
    <w:r w:rsidRPr="00FA5329">
      <w:rPr>
        <w:rFonts w:ascii="Cambria" w:eastAsia="MS Mincho" w:hAnsi="Cambria" w:cs="Times New Roman"/>
        <w:b/>
        <w:bCs/>
        <w:kern w:val="2"/>
        <w:lang w:eastAsia="ja-JP"/>
      </w:rPr>
      <w:t xml:space="preserve">MENAWAN: Jurnal Riset Dan Publikasi Ilmu Ekonomi </w:t>
    </w:r>
  </w:p>
  <w:p w14:paraId="755F028E" w14:textId="77777777" w:rsidR="00057075" w:rsidRPr="00FA5329" w:rsidRDefault="00057075" w:rsidP="00057075">
    <w:pPr>
      <w:widowControl w:val="0"/>
      <w:tabs>
        <w:tab w:val="center" w:pos="4680"/>
        <w:tab w:val="right" w:pos="9360"/>
      </w:tabs>
      <w:spacing w:after="0" w:line="240" w:lineRule="auto"/>
      <w:ind w:firstLine="227"/>
      <w:jc w:val="right"/>
      <w:rPr>
        <w:rFonts w:ascii="Cambria" w:eastAsia="MS Mincho" w:hAnsi="Cambria" w:cs="Times New Roman"/>
        <w:b/>
        <w:bCs/>
        <w:kern w:val="2"/>
        <w:lang w:eastAsia="ja-JP"/>
      </w:rPr>
    </w:pPr>
    <w:r w:rsidRPr="00FA5329">
      <w:rPr>
        <w:rFonts w:ascii="Cambria" w:eastAsia="MS Mincho" w:hAnsi="Cambria" w:cs="Times New Roman"/>
        <w:noProof/>
        <w:kern w:val="2"/>
        <w:lang w:val="en-US"/>
      </w:rPr>
      <w:drawing>
        <wp:anchor distT="0" distB="0" distL="114300" distR="114300" simplePos="0" relativeHeight="251660288" behindDoc="0" locked="0" layoutInCell="1" allowOverlap="1" wp14:anchorId="326919F0" wp14:editId="0514EC66">
          <wp:simplePos x="0" y="0"/>
          <wp:positionH relativeFrom="column">
            <wp:posOffset>56515</wp:posOffset>
          </wp:positionH>
          <wp:positionV relativeFrom="paragraph">
            <wp:posOffset>126365</wp:posOffset>
          </wp:positionV>
          <wp:extent cx="809625" cy="323850"/>
          <wp:effectExtent l="0" t="0" r="952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9625" cy="323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A5329">
      <w:rPr>
        <w:rFonts w:ascii="Cambria" w:eastAsia="MS Mincho" w:hAnsi="Cambria" w:cs="Times New Roman"/>
        <w:noProof/>
        <w:kern w:val="2"/>
        <w:lang w:val="en-US"/>
      </w:rPr>
      <w:drawing>
        <wp:anchor distT="0" distB="0" distL="114300" distR="114300" simplePos="0" relativeHeight="251659264" behindDoc="0" locked="0" layoutInCell="1" allowOverlap="1" wp14:anchorId="0EBDC13A" wp14:editId="20AA7C14">
          <wp:simplePos x="0" y="0"/>
          <wp:positionH relativeFrom="column">
            <wp:posOffset>1001395</wp:posOffset>
          </wp:positionH>
          <wp:positionV relativeFrom="paragraph">
            <wp:posOffset>162560</wp:posOffset>
          </wp:positionV>
          <wp:extent cx="838200" cy="295275"/>
          <wp:effectExtent l="0" t="0" r="0" b="952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ambria" w:eastAsia="MS Mincho" w:hAnsi="Cambria" w:cs="Times New Roman"/>
        <w:b/>
        <w:bCs/>
        <w:kern w:val="2"/>
        <w:lang w:eastAsia="ja-JP"/>
      </w:rPr>
      <w:t>Vol. 2, No. 4</w:t>
    </w:r>
    <w:r w:rsidRPr="00FA5329">
      <w:rPr>
        <w:rFonts w:ascii="Cambria" w:eastAsia="MS Mincho" w:hAnsi="Cambria" w:cs="Times New Roman"/>
        <w:b/>
        <w:bCs/>
        <w:kern w:val="2"/>
        <w:lang w:eastAsia="ja-JP"/>
      </w:rPr>
      <w:t xml:space="preserve"> </w:t>
    </w:r>
    <w:r>
      <w:rPr>
        <w:rFonts w:ascii="Cambria" w:eastAsia="MS Mincho" w:hAnsi="Cambria" w:cs="Times New Roman"/>
        <w:b/>
        <w:bCs/>
        <w:kern w:val="2"/>
        <w:lang w:val="en-US" w:eastAsia="ja-JP"/>
      </w:rPr>
      <w:t>Juli</w:t>
    </w:r>
    <w:r w:rsidRPr="00FA5329">
      <w:rPr>
        <w:rFonts w:ascii="Cambria" w:eastAsia="MS Mincho" w:hAnsi="Cambria" w:cs="Times New Roman"/>
        <w:b/>
        <w:bCs/>
        <w:kern w:val="2"/>
        <w:lang w:eastAsia="ja-JP"/>
      </w:rPr>
      <w:t xml:space="preserve"> 2024</w:t>
    </w:r>
  </w:p>
  <w:p w14:paraId="58F1F44D" w14:textId="5C49CBEE" w:rsidR="00057075" w:rsidRPr="00FA5329" w:rsidRDefault="00057075" w:rsidP="00057075">
    <w:pPr>
      <w:widowControl w:val="0"/>
      <w:tabs>
        <w:tab w:val="center" w:pos="4680"/>
        <w:tab w:val="right" w:pos="9360"/>
      </w:tabs>
      <w:spacing w:after="0" w:line="240" w:lineRule="auto"/>
      <w:ind w:firstLine="227"/>
      <w:jc w:val="right"/>
      <w:rPr>
        <w:rFonts w:ascii="Cambria" w:eastAsia="MS Mincho" w:hAnsi="Cambria" w:cs="Times New Roman"/>
        <w:kern w:val="2"/>
        <w:lang w:eastAsia="ja-JP"/>
      </w:rPr>
    </w:pPr>
    <w:r w:rsidRPr="00FA5329">
      <w:rPr>
        <w:rFonts w:ascii="Cambria" w:eastAsia="MS Mincho" w:hAnsi="Cambria" w:cs="Times New Roman"/>
        <w:kern w:val="2"/>
        <w:lang w:eastAsia="ja-JP"/>
      </w:rPr>
      <w:t xml:space="preserve">e-ISSN: 3025-4728, p-ISSN: 3025-5899, Hal </w:t>
    </w:r>
    <w:r>
      <w:rPr>
        <w:rFonts w:ascii="Cambria" w:eastAsia="MS Mincho" w:hAnsi="Cambria" w:cs="Times New Roman"/>
        <w:kern w:val="2"/>
        <w:lang w:eastAsia="ja-JP"/>
      </w:rPr>
      <w:t>93</w:t>
    </w:r>
    <w:r>
      <w:rPr>
        <w:rFonts w:ascii="Cambria" w:eastAsia="MS Mincho" w:hAnsi="Cambria" w:cs="Times New Roman"/>
        <w:kern w:val="2"/>
        <w:lang w:eastAsia="ja-JP"/>
      </w:rPr>
      <w:t>-</w:t>
    </w:r>
    <w:r>
      <w:rPr>
        <w:rFonts w:ascii="Cambria" w:eastAsia="MS Mincho" w:hAnsi="Cambria" w:cs="Times New Roman"/>
        <w:kern w:val="2"/>
        <w:lang w:eastAsia="ja-JP"/>
      </w:rPr>
      <w:t>110</w:t>
    </w:r>
  </w:p>
  <w:p w14:paraId="55360B68" w14:textId="1BB92276" w:rsidR="00057075" w:rsidRPr="00FA5329" w:rsidRDefault="00057075" w:rsidP="00057075">
    <w:pPr>
      <w:widowControl w:val="0"/>
      <w:tabs>
        <w:tab w:val="center" w:pos="4680"/>
        <w:tab w:val="right" w:pos="9360"/>
      </w:tabs>
      <w:spacing w:after="0" w:line="240" w:lineRule="auto"/>
      <w:ind w:firstLine="227"/>
      <w:jc w:val="right"/>
      <w:rPr>
        <w:rFonts w:ascii="Cambria" w:eastAsia="MS Mincho" w:hAnsi="Cambria" w:cs="Times New Roman"/>
        <w:kern w:val="2"/>
        <w:lang w:eastAsia="ja-JP"/>
      </w:rPr>
    </w:pPr>
    <w:r w:rsidRPr="00FA5329">
      <w:rPr>
        <w:rFonts w:ascii="Cambria" w:hAnsi="Cambria"/>
        <w:noProof/>
        <w:lang w:val="en-US"/>
      </w:rPr>
      <mc:AlternateContent>
        <mc:Choice Requires="wps">
          <w:drawing>
            <wp:anchor distT="4294967292" distB="4294967292" distL="114300" distR="114300" simplePos="0" relativeHeight="251661312" behindDoc="0" locked="0" layoutInCell="1" allowOverlap="1" wp14:anchorId="4766D2F9" wp14:editId="4EB86DC7">
              <wp:simplePos x="0" y="0"/>
              <wp:positionH relativeFrom="margin">
                <wp:posOffset>30480</wp:posOffset>
              </wp:positionH>
              <wp:positionV relativeFrom="paragraph">
                <wp:posOffset>213359</wp:posOffset>
              </wp:positionV>
              <wp:extent cx="5702935" cy="0"/>
              <wp:effectExtent l="0" t="0" r="31115" b="19050"/>
              <wp:wrapNone/>
              <wp:docPr id="10"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2935" cy="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299CAA7" id="Straight Connector 3" o:spid="_x0000_s1026" style="position:absolute;flip:y;z-index:251661312;visibility:visible;mso-wrap-style:square;mso-width-percent:0;mso-height-percent:0;mso-wrap-distance-left:9pt;mso-wrap-distance-top:-1e-4mm;mso-wrap-distance-right:9pt;mso-wrap-distance-bottom:-1e-4mm;mso-position-horizontal:absolute;mso-position-horizontal-relative:margin;mso-position-vertical:absolute;mso-position-vertical-relative:text;mso-width-percent:0;mso-height-percent:0;mso-width-relative:margin;mso-height-relative:margin" from="2.4pt,16.8pt" to="451.45pt,1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" strokecolor="windowText" strokeweight="1pt">
              <v:stroke joinstyle="miter"/>
              <o:lock v:ext="edit" shapetype="f"/>
              <w10:wrap anchorx="margin"/>
            </v:line>
          </w:pict>
        </mc:Fallback>
      </mc:AlternateContent>
    </w:r>
    <w:r w:rsidRPr="00FA5329">
      <w:rPr>
        <w:rFonts w:ascii="Cambria" w:eastAsia="MS Mincho" w:hAnsi="Cambria" w:cs="Times New Roman"/>
        <w:kern w:val="2"/>
        <w:lang w:eastAsia="ja-JP"/>
      </w:rPr>
      <w:t xml:space="preserve">DOI: </w:t>
    </w:r>
    <w:hyperlink r:id="rId3" w:history="1">
      <w:r w:rsidRPr="00A27624">
        <w:rPr>
          <w:rStyle w:val="Hyperlink"/>
          <w:rFonts w:ascii="Cambria" w:eastAsia="MS Mincho" w:hAnsi="Cambria" w:cs="Times New Roman"/>
          <w:kern w:val="2"/>
          <w:lang w:eastAsia="ja-JP"/>
        </w:rPr>
        <w:t>https://doi.org/10.61132/menawan.v2i4.70</w:t>
      </w:r>
    </w:hyperlink>
    <w:r w:rsidR="00680A00">
      <w:rPr>
        <w:rStyle w:val="Hyperlink"/>
        <w:rFonts w:ascii="Cambria" w:eastAsia="MS Mincho" w:hAnsi="Cambria" w:cs="Times New Roman"/>
        <w:kern w:val="2"/>
        <w:lang w:eastAsia="ja-JP"/>
      </w:rPr>
      <w:t>4</w:t>
    </w:r>
    <w:r>
      <w:rPr>
        <w:rFonts w:ascii="Cambria" w:eastAsia="MS Mincho" w:hAnsi="Cambria" w:cs="Times New Roman"/>
        <w:kern w:val="2"/>
        <w:lang w:val="en-US" w:eastAsia="ja-JP"/>
      </w:rPr>
      <w:t xml:space="preserve"> </w:t>
    </w:r>
    <w:r w:rsidRPr="00FA5329">
      <w:rPr>
        <w:rStyle w:val="Hyperlink"/>
        <w:rFonts w:ascii="Cambria" w:eastAsia="MS Mincho" w:hAnsi="Cambria" w:cs="Times New Roman"/>
        <w:kern w:val="2"/>
        <w:lang w:val="en-US" w:eastAsia="ja-JP"/>
      </w:rPr>
      <w:t xml:space="preserve"> </w:t>
    </w:r>
    <w:r w:rsidRPr="00FA5329">
      <w:rPr>
        <w:rStyle w:val="Hyperlink"/>
        <w:rFonts w:ascii="Cambria" w:eastAsia="MS Mincho" w:hAnsi="Cambria" w:cs="Times New Roman"/>
        <w:kern w:val="2"/>
        <w:lang w:eastAsia="ja-JP"/>
      </w:rPr>
      <w:t xml:space="preserve"> </w:t>
    </w:r>
    <w:r w:rsidRPr="00FA5329">
      <w:rPr>
        <w:rFonts w:ascii="Cambria" w:eastAsia="MS Mincho" w:hAnsi="Cambria" w:cs="Times New Roman"/>
        <w:color w:val="0000FF"/>
        <w:kern w:val="2"/>
        <w:u w:val="single"/>
        <w:lang w:eastAsia="ja-JP"/>
      </w:rPr>
      <w:t xml:space="preserve"> </w:t>
    </w:r>
    <w:r w:rsidRPr="00FA5329">
      <w:rPr>
        <w:rFonts w:ascii="Cambria" w:eastAsia="MS Mincho" w:hAnsi="Cambria" w:cs="Times New Roman"/>
        <w:kern w:val="2"/>
        <w:lang w:eastAsia="ja-JP"/>
      </w:rPr>
      <w:t xml:space="preserve">  </w:t>
    </w:r>
    <w:r w:rsidRPr="00FA5329">
      <w:rPr>
        <w:rFonts w:ascii="Cambria" w:eastAsia="MS Mincho" w:hAnsi="Cambria" w:cs="Times New Roman"/>
        <w:color w:val="0000FF"/>
        <w:kern w:val="2"/>
        <w:u w:val="single"/>
        <w:lang w:eastAsia="ja-JP"/>
      </w:rPr>
      <w:t xml:space="preserve">   </w:t>
    </w:r>
    <w:r w:rsidRPr="00FA5329">
      <w:rPr>
        <w:rFonts w:ascii="Cambria" w:eastAsia="MS Mincho" w:hAnsi="Cambria" w:cs="Times New Roman"/>
        <w:kern w:val="2"/>
        <w:lang w:eastAsia="ja-JP"/>
      </w:rPr>
      <w:t xml:space="preserve">   </w:t>
    </w:r>
  </w:p>
  <w:p w14:paraId="15608208" w14:textId="77777777" w:rsidR="00057075" w:rsidRPr="00FA5329" w:rsidRDefault="00057075" w:rsidP="00057075">
    <w:pPr>
      <w:widowControl w:val="0"/>
      <w:tabs>
        <w:tab w:val="left" w:pos="3300"/>
        <w:tab w:val="right" w:pos="9026"/>
      </w:tabs>
      <w:spacing w:after="0" w:line="240" w:lineRule="auto"/>
      <w:ind w:firstLine="227"/>
      <w:jc w:val="both"/>
      <w:rPr>
        <w:rFonts w:ascii="Cambria" w:eastAsia="MS Mincho" w:hAnsi="Cambria" w:cs="Times New Roman"/>
        <w:kern w:val="2"/>
        <w:lang w:eastAsia="ja-JP"/>
      </w:rPr>
    </w:pPr>
    <w:r w:rsidRPr="00FA5329">
      <w:rPr>
        <w:rFonts w:ascii="Cambria" w:eastAsia="MS Mincho" w:hAnsi="Cambria" w:cs="Times New Roman"/>
        <w:kern w:val="2"/>
        <w:lang w:eastAsia="ja-JP"/>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820646"/>
    <w:multiLevelType w:val="hybridMultilevel"/>
    <w:tmpl w:val="CAC2F05C"/>
    <w:lvl w:ilvl="0" w:tplc="8758CAE8">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2" w15:restartNumberingAfterBreak="0">
    <w:nsid w:val="243E1487"/>
    <w:multiLevelType w:val="hybridMultilevel"/>
    <w:tmpl w:val="EE025698"/>
    <w:lvl w:ilvl="0" w:tplc="04210001">
      <w:start w:val="1"/>
      <w:numFmt w:val="bullet"/>
      <w:lvlText w:val=""/>
      <w:lvlJc w:val="left"/>
      <w:pPr>
        <w:ind w:left="1800" w:hanging="360"/>
      </w:pPr>
      <w:rPr>
        <w:rFonts w:ascii="Symbol" w:hAnsi="Symbol"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3" w15:restartNumberingAfterBreak="0">
    <w:nsid w:val="3B1D0726"/>
    <w:multiLevelType w:val="multilevel"/>
    <w:tmpl w:val="EB78ECEE"/>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4" w15:restartNumberingAfterBreak="0">
    <w:nsid w:val="448A2629"/>
    <w:multiLevelType w:val="multilevel"/>
    <w:tmpl w:val="6C543174"/>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46D76C19"/>
    <w:multiLevelType w:val="hybridMultilevel"/>
    <w:tmpl w:val="B08C7262"/>
    <w:lvl w:ilvl="0" w:tplc="04210001">
      <w:start w:val="1"/>
      <w:numFmt w:val="bullet"/>
      <w:lvlText w:val=""/>
      <w:lvlJc w:val="left"/>
      <w:pPr>
        <w:ind w:left="1800" w:hanging="360"/>
      </w:pPr>
      <w:rPr>
        <w:rFonts w:ascii="Symbol" w:hAnsi="Symbol"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6" w15:restartNumberingAfterBreak="0">
    <w:nsid w:val="4A5B51C6"/>
    <w:multiLevelType w:val="hybridMultilevel"/>
    <w:tmpl w:val="A4001394"/>
    <w:lvl w:ilvl="0" w:tplc="04210001">
      <w:start w:val="1"/>
      <w:numFmt w:val="bullet"/>
      <w:lvlText w:val=""/>
      <w:lvlJc w:val="left"/>
      <w:pPr>
        <w:ind w:left="1800" w:hanging="360"/>
      </w:pPr>
      <w:rPr>
        <w:rFonts w:ascii="Symbol" w:hAnsi="Symbol"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7" w15:restartNumberingAfterBreak="0">
    <w:nsid w:val="7A2D5FCD"/>
    <w:multiLevelType w:val="hybridMultilevel"/>
    <w:tmpl w:val="55A4FC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128548519">
    <w:abstractNumId w:val="4"/>
  </w:num>
  <w:num w:numId="2" w16cid:durableId="440029764">
    <w:abstractNumId w:val="3"/>
  </w:num>
  <w:num w:numId="3" w16cid:durableId="1710031769">
    <w:abstractNumId w:val="8"/>
  </w:num>
  <w:num w:numId="4" w16cid:durableId="1576739829">
    <w:abstractNumId w:val="1"/>
  </w:num>
  <w:num w:numId="5" w16cid:durableId="257912773">
    <w:abstractNumId w:val="7"/>
  </w:num>
  <w:num w:numId="6" w16cid:durableId="1698697748">
    <w:abstractNumId w:val="0"/>
  </w:num>
  <w:num w:numId="7" w16cid:durableId="1774666846">
    <w:abstractNumId w:val="6"/>
  </w:num>
  <w:num w:numId="8" w16cid:durableId="2105372009">
    <w:abstractNumId w:val="5"/>
  </w:num>
  <w:num w:numId="9" w16cid:durableId="78141257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77EA"/>
    <w:rsid w:val="00057075"/>
    <w:rsid w:val="00063C6B"/>
    <w:rsid w:val="000C126B"/>
    <w:rsid w:val="000C7684"/>
    <w:rsid w:val="00177A2F"/>
    <w:rsid w:val="001954D8"/>
    <w:rsid w:val="001A5FA5"/>
    <w:rsid w:val="001B3132"/>
    <w:rsid w:val="00215747"/>
    <w:rsid w:val="00267C86"/>
    <w:rsid w:val="00273EF5"/>
    <w:rsid w:val="002B2806"/>
    <w:rsid w:val="002D44FA"/>
    <w:rsid w:val="003007AB"/>
    <w:rsid w:val="00390012"/>
    <w:rsid w:val="003D3CCF"/>
    <w:rsid w:val="003D7073"/>
    <w:rsid w:val="003E5454"/>
    <w:rsid w:val="004503E3"/>
    <w:rsid w:val="004745D0"/>
    <w:rsid w:val="00481573"/>
    <w:rsid w:val="004B1110"/>
    <w:rsid w:val="004B3BEB"/>
    <w:rsid w:val="004F550B"/>
    <w:rsid w:val="004F56F6"/>
    <w:rsid w:val="005760CD"/>
    <w:rsid w:val="005916A4"/>
    <w:rsid w:val="005D6029"/>
    <w:rsid w:val="005F1257"/>
    <w:rsid w:val="00671E74"/>
    <w:rsid w:val="00680A00"/>
    <w:rsid w:val="006D3AFE"/>
    <w:rsid w:val="00737C26"/>
    <w:rsid w:val="007878C5"/>
    <w:rsid w:val="007A4195"/>
    <w:rsid w:val="007E5B21"/>
    <w:rsid w:val="008609FD"/>
    <w:rsid w:val="00880BF8"/>
    <w:rsid w:val="008974DA"/>
    <w:rsid w:val="008A6C08"/>
    <w:rsid w:val="008D316D"/>
    <w:rsid w:val="009049E4"/>
    <w:rsid w:val="00954590"/>
    <w:rsid w:val="009551CF"/>
    <w:rsid w:val="0096161A"/>
    <w:rsid w:val="009D62F5"/>
    <w:rsid w:val="00A23CDD"/>
    <w:rsid w:val="00A244EC"/>
    <w:rsid w:val="00A35A74"/>
    <w:rsid w:val="00A473E5"/>
    <w:rsid w:val="00AD1E3B"/>
    <w:rsid w:val="00AE6BFB"/>
    <w:rsid w:val="00AF214E"/>
    <w:rsid w:val="00AF3132"/>
    <w:rsid w:val="00B17825"/>
    <w:rsid w:val="00B67A65"/>
    <w:rsid w:val="00B809A4"/>
    <w:rsid w:val="00BB1973"/>
    <w:rsid w:val="00BB77EA"/>
    <w:rsid w:val="00BD2AEF"/>
    <w:rsid w:val="00C12D2C"/>
    <w:rsid w:val="00C56142"/>
    <w:rsid w:val="00C84731"/>
    <w:rsid w:val="00CA0839"/>
    <w:rsid w:val="00CD511A"/>
    <w:rsid w:val="00CE33E7"/>
    <w:rsid w:val="00CF6837"/>
    <w:rsid w:val="00D14D3B"/>
    <w:rsid w:val="00D45A00"/>
    <w:rsid w:val="00D525ED"/>
    <w:rsid w:val="00D67EAB"/>
    <w:rsid w:val="00D859D9"/>
    <w:rsid w:val="00DB1194"/>
    <w:rsid w:val="00E11017"/>
    <w:rsid w:val="00E46B13"/>
    <w:rsid w:val="00E51DC2"/>
    <w:rsid w:val="00EF3AA6"/>
    <w:rsid w:val="00F4399A"/>
    <w:rsid w:val="00F96B7E"/>
    <w:rsid w:val="00FC37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57F49F"/>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057075"/>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qFormat/>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qFormat/>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paragraph" w:styleId="FootnoteText">
    <w:name w:val="footnote text"/>
    <w:basedOn w:val="Normal"/>
    <w:link w:val="FootnoteTextChar"/>
    <w:uiPriority w:val="99"/>
    <w:semiHidden/>
    <w:unhideWhenUsed/>
    <w:rsid w:val="001954D8"/>
    <w:pPr>
      <w:spacing w:after="0" w:line="240" w:lineRule="auto"/>
    </w:pPr>
    <w:rPr>
      <w:rFonts w:asciiTheme="minorHAnsi" w:eastAsiaTheme="minorHAnsi" w:hAnsiTheme="minorHAnsi" w:cstheme="minorBidi"/>
      <w:kern w:val="2"/>
      <w:sz w:val="20"/>
      <w:szCs w:val="20"/>
      <w14:ligatures w14:val="standardContextual"/>
    </w:rPr>
  </w:style>
  <w:style w:type="character" w:customStyle="1" w:styleId="FootnoteTextChar">
    <w:name w:val="Footnote Text Char"/>
    <w:basedOn w:val="DefaultParagraphFont"/>
    <w:link w:val="FootnoteText"/>
    <w:uiPriority w:val="99"/>
    <w:semiHidden/>
    <w:rsid w:val="001954D8"/>
    <w:rPr>
      <w:rFonts w:asciiTheme="minorHAnsi" w:eastAsiaTheme="minorHAnsi" w:hAnsiTheme="minorHAnsi" w:cstheme="minorBidi"/>
      <w:kern w:val="2"/>
      <w:sz w:val="20"/>
      <w:szCs w:val="20"/>
      <w14:ligatures w14:val="standardContextual"/>
    </w:rPr>
  </w:style>
  <w:style w:type="character" w:styleId="FootnoteReference">
    <w:name w:val="footnote reference"/>
    <w:basedOn w:val="DefaultParagraphFont"/>
    <w:uiPriority w:val="99"/>
    <w:semiHidden/>
    <w:unhideWhenUsed/>
    <w:rsid w:val="001954D8"/>
    <w:rPr>
      <w:vertAlign w:val="superscript"/>
    </w:rPr>
  </w:style>
  <w:style w:type="character" w:styleId="UnresolvedMention">
    <w:name w:val="Unresolved Mention"/>
    <w:basedOn w:val="DefaultParagraphFont"/>
    <w:uiPriority w:val="99"/>
    <w:semiHidden/>
    <w:unhideWhenUsed/>
    <w:rsid w:val="000570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0123096">
      <w:bodyDiv w:val="1"/>
      <w:marLeft w:val="0"/>
      <w:marRight w:val="0"/>
      <w:marTop w:val="0"/>
      <w:marBottom w:val="0"/>
      <w:divBdr>
        <w:top w:val="none" w:sz="0" w:space="0" w:color="auto"/>
        <w:left w:val="none" w:sz="0" w:space="0" w:color="auto"/>
        <w:bottom w:val="none" w:sz="0" w:space="0" w:color="auto"/>
        <w:right w:val="none" w:sz="0" w:space="0" w:color="auto"/>
      </w:divBdr>
    </w:div>
    <w:div w:id="670181212">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hamzahanas250701@gmail.com" TargetMode="Externa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hyperlink" Target="mailto:hamzahanas250701@gmail.com"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s://doi.org/10.61132/menawan.v2i4.700" TargetMode="External"/><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Props1.xml><?xml version="1.0" encoding="utf-8"?>
<ds:datastoreItem xmlns:ds="http://schemas.openxmlformats.org/officeDocument/2006/customXml" ds:itemID="{0D954A34-126E-4264-9B4C-6BAD0DE9AB3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8</Pages>
  <Words>13042</Words>
  <Characters>74340</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serrr</dc:creator>
  <cp:lastModifiedBy>Aji Lestantun</cp:lastModifiedBy>
  <cp:revision>6</cp:revision>
  <dcterms:created xsi:type="dcterms:W3CDTF">2024-06-24T02:24:00Z</dcterms:created>
  <dcterms:modified xsi:type="dcterms:W3CDTF">2024-06-24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7b427e7-2817-35a5-b3bc-61d1ef2442fd</vt:lpwstr>
  </property>
  <property fmtid="{D5CDD505-2E9C-101B-9397-08002B2CF9AE}" pid="24" name="Mendeley Citation Style_1">
    <vt:lpwstr>http://www.zotero.org/styles/apa</vt:lpwstr>
  </property>
</Properties>
</file>